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5817AF" w:rsidRPr="006325DC" w:rsidRDefault="00000000" w:rsidP="00CF44C9">
      <w:pPr>
        <w:ind w:firstLine="880"/>
        <w:jc w:val="center"/>
        <w:rPr>
          <w:rFonts w:ascii="黑体" w:eastAsia="黑体" w:hAnsi="黑体" w:hint="eastAsia"/>
          <w:sz w:val="44"/>
          <w:szCs w:val="44"/>
        </w:rPr>
      </w:pPr>
      <w:r w:rsidRPr="006325DC">
        <w:rPr>
          <w:rFonts w:ascii="黑体" w:eastAsia="黑体" w:hAnsi="黑体"/>
          <w:sz w:val="44"/>
          <w:szCs w:val="44"/>
        </w:rPr>
        <w:t>基于微调大语言模型与多Agent协作的数学推理工作流系统研究</w:t>
      </w:r>
    </w:p>
    <w:p w:rsidR="00CF44C9" w:rsidRDefault="00CF44C9">
      <w:pPr>
        <w:ind w:firstLineChars="1000" w:firstLine="3600"/>
        <w:rPr>
          <w:rFonts w:ascii="黑体" w:eastAsia="黑体" w:hAnsi="黑体"/>
          <w:sz w:val="36"/>
          <w:szCs w:val="36"/>
        </w:rPr>
      </w:pPr>
    </w:p>
    <w:p w:rsidR="00CF44C9" w:rsidRDefault="00CF44C9">
      <w:pPr>
        <w:ind w:firstLineChars="1000" w:firstLine="3600"/>
        <w:rPr>
          <w:rFonts w:ascii="黑体" w:eastAsia="黑体" w:hAnsi="黑体"/>
          <w:sz w:val="36"/>
          <w:szCs w:val="36"/>
        </w:rPr>
      </w:pPr>
    </w:p>
    <w:p w:rsidR="001352B7" w:rsidRDefault="00000000">
      <w:pPr>
        <w:ind w:firstLineChars="1000" w:firstLine="3600"/>
        <w:rPr>
          <w:rFonts w:ascii="黑体" w:eastAsia="黑体" w:hAnsi="黑体"/>
          <w:sz w:val="36"/>
          <w:szCs w:val="36"/>
        </w:rPr>
      </w:pPr>
      <w:r>
        <w:rPr>
          <w:rFonts w:ascii="黑体" w:eastAsia="黑体" w:hAnsi="黑体" w:hint="eastAsia"/>
          <w:sz w:val="36"/>
          <w:szCs w:val="36"/>
        </w:rPr>
        <w:t>摘 要</w:t>
      </w:r>
    </w:p>
    <w:p w:rsidR="001352B7" w:rsidRPr="00714FDB" w:rsidRDefault="00270560" w:rsidP="004D26FE">
      <w:pPr>
        <w:wordWrap/>
        <w:topLinePunct/>
        <w:autoSpaceDE/>
        <w:ind w:firstLineChars="175" w:firstLine="42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Chain of Thought, CoT</w:t>
      </w:r>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rsidR="001352B7" w:rsidRPr="00714FDB" w:rsidRDefault="006325DC" w:rsidP="004D26FE">
      <w:pPr>
        <w:wordWrap/>
        <w:topLinePunct/>
        <w:autoSpaceDE/>
        <w:ind w:firstLineChars="175" w:firstLine="42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一分支专注于基础推理能力的训练，另一分支则专注于知识增强。通过构建并利用公开的</w:t>
      </w:r>
      <w:r w:rsidRPr="00714FDB">
        <w:rPr>
          <w:rFonts w:eastAsiaTheme="minorEastAsia"/>
        </w:rPr>
        <w:t xml:space="preserve"> CoT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Mixture of Experts, MoE</w:t>
      </w:r>
      <w:r w:rsidRPr="00714FDB">
        <w:rPr>
          <w:rFonts w:eastAsiaTheme="minorEastAsia"/>
        </w:rPr>
        <w:t>）架构，探索了模型容量的扩展方案，以提升大模型在推理任务中的泛化能力。</w:t>
      </w:r>
    </w:p>
    <w:p w:rsidR="004D26FE" w:rsidRPr="00714FDB" w:rsidRDefault="00000000" w:rsidP="004D26FE">
      <w:pPr>
        <w:wordWrap/>
        <w:topLinePunct/>
        <w:autoSpaceDE/>
        <w:ind w:firstLineChars="175" w:firstLine="42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 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rsidR="004D26FE" w:rsidRPr="00714FDB" w:rsidRDefault="00000000" w:rsidP="004D26FE">
      <w:pPr>
        <w:wordWrap/>
        <w:topLinePunct/>
        <w:autoSpaceDE/>
        <w:ind w:firstLineChars="175" w:firstLine="42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Dify </w:t>
      </w:r>
      <w:r w:rsidRPr="00714FDB">
        <w:rPr>
          <w:rFonts w:eastAsiaTheme="minorEastAsia"/>
        </w:rPr>
        <w:t>开源框架开发</w:t>
      </w:r>
      <w:r w:rsidR="00757576" w:rsidRPr="00714FDB">
        <w:rPr>
          <w:rFonts w:eastAsiaTheme="minorEastAsia"/>
        </w:rPr>
        <w:t>一个简单的演示框架进行应用层的封装</w:t>
      </w:r>
      <w:r w:rsidRPr="00714FDB">
        <w:rPr>
          <w:rFonts w:eastAsiaTheme="minorEastAsia"/>
        </w:rPr>
        <w:t>，实现数学推理能力的场景化验证。</w:t>
      </w:r>
    </w:p>
    <w:p w:rsidR="001352B7" w:rsidRPr="00714FDB" w:rsidRDefault="005817AF" w:rsidP="004D26FE">
      <w:pPr>
        <w:wordWrap/>
        <w:topLinePunct/>
        <w:autoSpaceDE/>
        <w:ind w:firstLineChars="175" w:firstLine="420"/>
        <w:rPr>
          <w:rFonts w:eastAsiaTheme="minorEastAsia"/>
        </w:rPr>
      </w:pPr>
      <w:r w:rsidRPr="00714FDB">
        <w:rPr>
          <w:rFonts w:eastAsiaTheme="minorEastAsia"/>
        </w:rPr>
        <w:lastRenderedPageBreak/>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rsidR="006325DC" w:rsidRDefault="006325DC">
      <w:pPr>
        <w:ind w:firstLineChars="83" w:firstLine="199"/>
        <w:jc w:val="left"/>
        <w:rPr>
          <w:rFonts w:asciiTheme="minorEastAsia" w:eastAsiaTheme="minorEastAsia" w:hAnsiTheme="minorEastAsia" w:hint="eastAsia"/>
        </w:rPr>
      </w:pPr>
    </w:p>
    <w:p w:rsidR="001352B7" w:rsidRDefault="00000000" w:rsidP="006325DC">
      <w:pPr>
        <w:ind w:firstLineChars="0" w:firstLine="0"/>
        <w:jc w:val="left"/>
        <w:rPr>
          <w:rFonts w:ascii="黑体" w:eastAsia="黑体" w:hAnsi="黑体"/>
          <w:b/>
          <w:bCs/>
        </w:rPr>
      </w:pPr>
      <w:r>
        <w:rPr>
          <w:rFonts w:ascii="黑体" w:eastAsia="黑体" w:hAnsi="黑体" w:hint="eastAsia"/>
          <w:b/>
          <w:bCs/>
        </w:rPr>
        <w:t>关键词：大语言模型，推理能力，有监督微调，知识蒸馏，强化学习</w:t>
      </w:r>
    </w:p>
    <w:p w:rsidR="001352B7" w:rsidRDefault="00000000">
      <w:pPr>
        <w:widowControl/>
        <w:wordWrap/>
        <w:overflowPunct/>
        <w:autoSpaceDE/>
        <w:autoSpaceDN/>
        <w:spacing w:line="240" w:lineRule="auto"/>
        <w:ind w:firstLineChars="0" w:firstLine="0"/>
        <w:jc w:val="left"/>
        <w:rPr>
          <w:rFonts w:ascii="黑体" w:eastAsia="黑体" w:hAnsi="黑体"/>
          <w:sz w:val="36"/>
          <w:szCs w:val="36"/>
        </w:rPr>
      </w:pPr>
      <w:r>
        <w:rPr>
          <w:rFonts w:ascii="黑体" w:eastAsia="黑体" w:hAnsi="黑体" w:hint="eastAsia"/>
          <w:sz w:val="36"/>
          <w:szCs w:val="36"/>
        </w:rPr>
        <w:br w:type="page"/>
      </w:r>
    </w:p>
    <w:p w:rsidR="001352B7" w:rsidRPr="005817AF" w:rsidRDefault="00000000">
      <w:pPr>
        <w:ind w:firstLineChars="55" w:firstLine="199"/>
        <w:jc w:val="center"/>
        <w:rPr>
          <w:rFonts w:eastAsia="黑体"/>
          <w:b/>
          <w:bCs/>
          <w:sz w:val="36"/>
          <w:szCs w:val="36"/>
        </w:rPr>
      </w:pPr>
      <w:r w:rsidRPr="005817AF">
        <w:rPr>
          <w:rFonts w:eastAsia="黑体"/>
          <w:b/>
          <w:bCs/>
          <w:sz w:val="36"/>
          <w:szCs w:val="36"/>
        </w:rPr>
        <w:lastRenderedPageBreak/>
        <w:t>Abstract</w:t>
      </w:r>
    </w:p>
    <w:p w:rsidR="005817AF" w:rsidRPr="005817AF" w:rsidRDefault="005817AF" w:rsidP="005817AF">
      <w:pPr>
        <w:ind w:firstLineChars="0" w:firstLine="420"/>
        <w:jc w:val="left"/>
        <w:rPr>
          <w:rFonts w:eastAsia="黑体"/>
        </w:rPr>
      </w:pPr>
      <w:r w:rsidRPr="005817AF">
        <w:rPr>
          <w:rFonts w:eastAsia="黑体"/>
        </w:rPr>
        <w:t>This research focuses on the targeted optimization of reasoning capabilities in large language models (LLMs) and the development of multi-agent collaborative systems. The primary objective is to explore and optimize the reasoning abilities of LLMs through the Chain of Thought (CoT) reasoning mechanism, thereby enhancing model performance on complex tasks. A progressive experimental framework is adopted, involving phased optimization to ensure comprehensive performance improvement at multiple levels.</w:t>
      </w:r>
    </w:p>
    <w:p w:rsidR="005817AF" w:rsidRPr="005817AF" w:rsidRDefault="005817AF" w:rsidP="005817AF">
      <w:pPr>
        <w:ind w:firstLineChars="0" w:firstLine="420"/>
        <w:jc w:val="left"/>
        <w:rPr>
          <w:rFonts w:eastAsia="黑体"/>
        </w:rPr>
      </w:pPr>
      <w:r w:rsidRPr="005817AF">
        <w:rPr>
          <w:rFonts w:eastAsia="黑体"/>
        </w:rPr>
        <w:t>In the first phase, Qwen2-1.5B-Instruct is used as the base model for supervised fine-tuning (SFT). A dual-branch training approach is designed, with one branch focused on basic reasoning and the other on knowledge enhancement. The two branches are fine-tuned using publicly available CoT datasets, and the resulting models are evaluated across multiple dimensions using benchmarks such as MMLU, GSM8K, and HUMANEVAL. To further explore ways to improve reasoning performance, a Mixture of Experts (MoE) architecture is introduced to investigate model capacity expansion and improve the generalization ability of large models on reasoning tasks.</w:t>
      </w:r>
    </w:p>
    <w:p w:rsidR="005817AF" w:rsidRPr="005817AF" w:rsidRDefault="005817AF" w:rsidP="005817AF">
      <w:pPr>
        <w:ind w:firstLineChars="0" w:firstLine="420"/>
        <w:jc w:val="left"/>
        <w:rPr>
          <w:rFonts w:eastAsia="黑体"/>
        </w:rPr>
      </w:pPr>
      <w:r w:rsidRPr="005817AF">
        <w:rPr>
          <w:rFonts w:eastAsia="黑体"/>
        </w:rPr>
        <w:t>In the second phase, a two-stage optimization system of "knowledge distillation (KD) – reinforcement learning" is constructed using Qwen2.5-1.5B-Instruct as the core. Knowledge distillation is first performed using the DeepSeek R1 distillation dataset, resulting in two versions of the R1-Distilled-1.5B base model. Subsequently, training routes from R1-Zero are replicated using the Qwen2.5 base model and the DeepSeek official distillation model, with reinforcement learning fine-tuning conducted via the Group Relative Policy Optimization (GRPO) algorithm. The final models show performance improvements in lightweight reasoning tasks.</w:t>
      </w:r>
    </w:p>
    <w:p w:rsidR="005817AF" w:rsidRPr="005817AF" w:rsidRDefault="005817AF" w:rsidP="005817AF">
      <w:pPr>
        <w:ind w:firstLineChars="0" w:firstLine="420"/>
        <w:jc w:val="left"/>
        <w:rPr>
          <w:rFonts w:eastAsia="黑体"/>
        </w:rPr>
      </w:pPr>
      <w:r w:rsidRPr="005817AF">
        <w:rPr>
          <w:rFonts w:eastAsia="黑体"/>
        </w:rPr>
        <w:t>A prototype system is developed by integrating in-house models with mainstream API models, using the Dify open-source framework to create an application layer for the scene-based validation of mathematical reasoning capabilities.</w:t>
      </w:r>
    </w:p>
    <w:p w:rsidR="005817AF" w:rsidRPr="005817AF" w:rsidRDefault="005817AF" w:rsidP="005817AF">
      <w:pPr>
        <w:ind w:firstLineChars="0" w:firstLine="420"/>
        <w:jc w:val="left"/>
        <w:rPr>
          <w:rFonts w:eastAsia="黑体"/>
        </w:rPr>
      </w:pPr>
      <w:r w:rsidRPr="005817AF">
        <w:rPr>
          <w:rFonts w:eastAsia="黑体"/>
        </w:rPr>
        <w:t>This research not only proposes a three-tier optimization paradigm of "supervised</w:t>
      </w:r>
      <w:r w:rsidRPr="005817AF">
        <w:rPr>
          <w:rFonts w:eastAsia="黑体"/>
        </w:rPr>
        <w:lastRenderedPageBreak/>
        <w:t xml:space="preserve"> training – knowledge transfer – reinforcement learning policy optimization" but also validates the effectiveness of the GRPO algorithm in reasoning tasks. The findings demonstrate that this paradigm significantly enhances the reasoning abilities of LLMs and provides a reproducible technical pathway for optimizing domain-specific models, with notable academic and practical implications.</w:t>
      </w:r>
    </w:p>
    <w:p w:rsidR="001352B7" w:rsidRPr="005817AF" w:rsidRDefault="001352B7">
      <w:pPr>
        <w:ind w:firstLineChars="0" w:firstLine="420"/>
        <w:jc w:val="left"/>
        <w:rPr>
          <w:rFonts w:eastAsia="黑体"/>
          <w:b/>
          <w:bCs/>
        </w:rPr>
      </w:pPr>
    </w:p>
    <w:p w:rsidR="005817AF" w:rsidRDefault="00000000" w:rsidP="005817AF">
      <w:pPr>
        <w:ind w:firstLineChars="0" w:firstLine="420"/>
        <w:jc w:val="left"/>
        <w:rPr>
          <w:rFonts w:eastAsia="黑体"/>
          <w:b/>
          <w:bCs/>
        </w:rPr>
      </w:pPr>
      <w:r>
        <w:rPr>
          <w:rFonts w:eastAsia="黑体" w:hint="eastAsia"/>
          <w:b/>
          <w:bCs/>
        </w:rPr>
        <w:t>Keywords</w:t>
      </w:r>
      <w:r>
        <w:rPr>
          <w:rFonts w:eastAsia="黑体" w:hint="eastAsia"/>
          <w:b/>
          <w:bCs/>
        </w:rPr>
        <w:t>：</w:t>
      </w:r>
      <w:r>
        <w:rPr>
          <w:rFonts w:eastAsia="黑体"/>
          <w:b/>
          <w:bCs/>
        </w:rPr>
        <w:t> Large Language Model</w:t>
      </w:r>
      <w:r>
        <w:rPr>
          <w:rFonts w:eastAsia="黑体" w:hint="eastAsia"/>
          <w:b/>
          <w:bCs/>
        </w:rPr>
        <w:t>，</w:t>
      </w:r>
      <w:r>
        <w:rPr>
          <w:rFonts w:eastAsia="黑体"/>
          <w:b/>
          <w:bCs/>
        </w:rPr>
        <w:t>Reasoning Capabilities</w:t>
      </w:r>
      <w:r>
        <w:rPr>
          <w:rFonts w:eastAsia="黑体" w:hint="eastAsia"/>
          <w:b/>
          <w:bCs/>
        </w:rPr>
        <w:t>，</w:t>
      </w:r>
      <w:r>
        <w:rPr>
          <w:rFonts w:eastAsia="黑体"/>
          <w:b/>
          <w:bCs/>
        </w:rPr>
        <w:t>Supervised Fine-Tuning</w:t>
      </w:r>
      <w:r>
        <w:rPr>
          <w:rFonts w:eastAsia="黑体" w:hint="eastAsia"/>
          <w:b/>
          <w:bCs/>
        </w:rPr>
        <w:t>，</w:t>
      </w:r>
      <w:r>
        <w:rPr>
          <w:rFonts w:eastAsia="黑体"/>
          <w:b/>
          <w:bCs/>
        </w:rPr>
        <w:t> Knowledge Distillation</w:t>
      </w:r>
      <w:r>
        <w:rPr>
          <w:rFonts w:eastAsia="黑体" w:hint="eastAsia"/>
          <w:b/>
          <w:bCs/>
        </w:rPr>
        <w:t>，</w:t>
      </w:r>
      <w:r>
        <w:rPr>
          <w:rFonts w:eastAsia="黑体"/>
          <w:b/>
          <w:bCs/>
        </w:rPr>
        <w:t>Reinforcement Learning</w:t>
      </w:r>
    </w:p>
    <w:p w:rsidR="005817AF" w:rsidRDefault="005817AF">
      <w:pPr>
        <w:widowControl/>
        <w:wordWrap/>
        <w:overflowPunct/>
        <w:autoSpaceDE/>
        <w:autoSpaceDN/>
        <w:spacing w:line="240" w:lineRule="auto"/>
        <w:ind w:firstLineChars="0" w:firstLine="0"/>
        <w:jc w:val="left"/>
        <w:rPr>
          <w:rFonts w:eastAsia="黑体"/>
          <w:b/>
          <w:bCs/>
        </w:rPr>
      </w:pPr>
      <w:r>
        <w:rPr>
          <w:rFonts w:eastAsia="黑体"/>
          <w:b/>
          <w:bCs/>
        </w:rPr>
        <w:br w:type="page"/>
      </w:r>
    </w:p>
    <w:p w:rsidR="005817AF" w:rsidRPr="005817AF" w:rsidRDefault="005817AF" w:rsidP="005817AF">
      <w:pPr>
        <w:ind w:firstLineChars="0" w:firstLine="420"/>
        <w:jc w:val="left"/>
        <w:rPr>
          <w:rFonts w:eastAsia="黑体"/>
          <w:b/>
          <w:bCs/>
        </w:rPr>
      </w:pPr>
    </w:p>
    <w:p w:rsidR="001352B7" w:rsidRDefault="00000000">
      <w:pPr>
        <w:ind w:firstLineChars="83" w:firstLine="300"/>
        <w:jc w:val="center"/>
        <w:rPr>
          <w:rFonts w:eastAsia="黑体"/>
          <w:b/>
          <w:bCs/>
          <w:sz w:val="36"/>
          <w:szCs w:val="36"/>
        </w:rPr>
      </w:pPr>
      <w:r>
        <w:rPr>
          <w:rFonts w:eastAsia="黑体" w:hint="eastAsia"/>
          <w:b/>
          <w:bCs/>
          <w:sz w:val="36"/>
          <w:szCs w:val="36"/>
        </w:rPr>
        <w:t>目录</w:t>
      </w:r>
    </w:p>
    <w:p w:rsidR="001352B7" w:rsidRPr="00D45E2C" w:rsidRDefault="00000000" w:rsidP="00D45E2C">
      <w:pPr>
        <w:widowControl/>
        <w:wordWrap/>
        <w:overflowPunct/>
        <w:autoSpaceDE/>
        <w:autoSpaceDN/>
        <w:spacing w:line="240" w:lineRule="auto"/>
        <w:ind w:firstLineChars="0" w:firstLine="0"/>
        <w:jc w:val="left"/>
        <w:rPr>
          <w:rFonts w:eastAsia="黑体" w:hint="eastAsia"/>
          <w:b/>
          <w:bCs/>
          <w:sz w:val="36"/>
          <w:szCs w:val="36"/>
        </w:rPr>
      </w:pPr>
      <w:r>
        <w:rPr>
          <w:rFonts w:eastAsia="黑体"/>
          <w:b/>
          <w:bCs/>
          <w:sz w:val="36"/>
          <w:szCs w:val="36"/>
        </w:rPr>
        <w:br w:type="page"/>
      </w:r>
    </w:p>
    <w:p w:rsidR="00CF44C9" w:rsidRDefault="00D45E2C" w:rsidP="00CF44C9">
      <w:pPr>
        <w:pStyle w:val="1"/>
        <w:numPr>
          <w:ilvl w:val="0"/>
          <w:numId w:val="3"/>
        </w:numPr>
        <w:ind w:firstLineChars="0"/>
      </w:pPr>
      <w:r>
        <w:rPr>
          <w:rFonts w:hint="eastAsia"/>
        </w:rPr>
        <w:lastRenderedPageBreak/>
        <w:t>引言</w:t>
      </w:r>
    </w:p>
    <w:p w:rsidR="00CF44C9" w:rsidRPr="00937DDE" w:rsidRDefault="00CF44C9" w:rsidP="00937DDE">
      <w:pPr>
        <w:pStyle w:val="2"/>
        <w:rPr>
          <w:rFonts w:asciiTheme="majorEastAsia" w:eastAsiaTheme="majorEastAsia" w:hAnsiTheme="majorEastAsia" w:hint="eastAsia"/>
        </w:rPr>
      </w:pPr>
      <w:r w:rsidRPr="00937DDE">
        <w:rPr>
          <w:rFonts w:asciiTheme="majorEastAsia" w:eastAsiaTheme="majorEastAsia" w:hAnsiTheme="majorEastAsia" w:hint="eastAsia"/>
        </w:rPr>
        <w:t xml:space="preserve">1.1 </w:t>
      </w:r>
      <w:r w:rsidR="004A085D" w:rsidRPr="00937DDE">
        <w:rPr>
          <w:rFonts w:asciiTheme="majorEastAsia" w:eastAsiaTheme="majorEastAsia" w:hAnsiTheme="majorEastAsia" w:hint="eastAsia"/>
        </w:rPr>
        <w:t>研究背景及意义</w:t>
      </w:r>
    </w:p>
    <w:p w:rsidR="00253C6D" w:rsidRPr="00253C6D" w:rsidRDefault="00253C6D" w:rsidP="00253C6D">
      <w:pPr>
        <w:ind w:firstLine="480"/>
      </w:pPr>
      <w:r w:rsidRPr="00253C6D">
        <w:t>近年来，大语言模型（</w:t>
      </w:r>
      <w:r w:rsidRPr="00253C6D">
        <w:t>LLM</w:t>
      </w:r>
      <w:r w:rsidRPr="00253C6D">
        <w:t>）</w:t>
      </w:r>
      <w:r w:rsidR="003822A8">
        <w:fldChar w:fldCharType="begin"/>
      </w:r>
      <w:r w:rsidR="00DF42E5">
        <w:rPr>
          <w:rFonts w:hint="eastAsia"/>
        </w:rPr>
        <w:instrText xml:space="preserve"> ADDIN EN.CITE &lt;EndNote&gt;&lt;Cite&gt;&lt;Author&gt;</w:instrText>
      </w:r>
      <w:r w:rsidR="00DF42E5">
        <w:rPr>
          <w:rFonts w:hint="eastAsia"/>
        </w:rPr>
        <w:instrText>文森</w:instrText>
      </w:r>
      <w:r w:rsidR="00DF42E5">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Pr>
          <w:rFonts w:hint="eastAsia"/>
        </w:rPr>
        <w:instrText>文森</w:instrText>
      </w:r>
      <w:r w:rsidR="00DF42E5">
        <w:rPr>
          <w:rFonts w:hint="eastAsia"/>
        </w:rPr>
        <w:instrText>&lt;/author&gt;&lt;author&gt;</w:instrText>
      </w:r>
      <w:r w:rsidR="00DF42E5">
        <w:rPr>
          <w:rFonts w:hint="eastAsia"/>
        </w:rPr>
        <w:instrText>钱力</w:instrText>
      </w:r>
      <w:r w:rsidR="00DF42E5">
        <w:rPr>
          <w:rFonts w:hint="eastAsia"/>
        </w:rPr>
        <w:instrText>&lt;/author&gt;&lt;author&gt;</w:instrText>
      </w:r>
      <w:r w:rsidR="00DF42E5">
        <w:rPr>
          <w:rFonts w:hint="eastAsia"/>
        </w:rPr>
        <w:instrText>胡懋地</w:instrText>
      </w:r>
      <w:r w:rsidR="00DF42E5">
        <w:rPr>
          <w:rFonts w:hint="eastAsia"/>
        </w:rPr>
        <w:instrText>&lt;/author&gt;&lt;author&gt;</w:instrText>
      </w:r>
      <w:r w:rsidR="00DF42E5">
        <w:rPr>
          <w:rFonts w:hint="eastAsia"/>
        </w:rPr>
        <w:instrText>常志军</w:instrText>
      </w:r>
      <w:r w:rsidR="00DF42E5">
        <w:rPr>
          <w:rFonts w:hint="eastAsia"/>
        </w:rPr>
        <w:instrText xml:space="preserve"> %J </w:instrText>
      </w:r>
      <w:r w:rsidR="00DF42E5">
        <w:rPr>
          <w:rFonts w:hint="eastAsia"/>
        </w:rPr>
        <w:instrText>数据分析与知识发现</w:instrText>
      </w:r>
      <w:r w:rsidR="00DF42E5">
        <w:rPr>
          <w:rFonts w:hint="eastAsia"/>
        </w:rPr>
        <w:instrText>&lt;/author&gt;&lt;/authors&gt;&lt;/contributors&gt;&lt;titles&gt;&lt;title&gt;</w:instrText>
      </w:r>
      <w:r w:rsidR="00DF42E5">
        <w:rPr>
          <w:rFonts w:hint="eastAsia"/>
        </w:rPr>
        <w:instrText>基于大语言模型的问答技术研究进展综述</w:instrText>
      </w:r>
      <w:r w:rsidR="00DF42E5">
        <w:rPr>
          <w:rFonts w:hint="eastAsia"/>
        </w:rPr>
        <w:instrText>&lt;/title&gt;&lt;/titles&gt;&lt;pages&gt;1&lt;/pages&gt;&lt;dates&gt;&lt;year&gt;2024&lt;/year&gt;&lt;/dates&gt;&lt;isbn&gt;2096-3467&lt;/isbn&gt;&lt;urls&gt;&lt;/urls&gt;&lt;/record&gt;&lt;/Cite&gt;&lt;/EndNote&gt;</w:instrText>
      </w:r>
      <w:r w:rsidR="003822A8">
        <w:fldChar w:fldCharType="separate"/>
      </w:r>
      <w:r w:rsidR="00DF42E5" w:rsidRPr="00DF42E5">
        <w:rPr>
          <w:noProof/>
          <w:vertAlign w:val="superscript"/>
        </w:rPr>
        <w:t>[1]</w:t>
      </w:r>
      <w:r w:rsidR="003822A8">
        <w:fldChar w:fldCharType="end"/>
      </w:r>
      <w:r w:rsidRPr="00253C6D">
        <w:t>在自然语言处理（</w:t>
      </w:r>
      <w:r w:rsidRPr="00253C6D">
        <w:t>NLP</w:t>
      </w:r>
      <w:r w:rsidRPr="00253C6D">
        <w:t>）任务中的表现取得了显著突破，尤其在问答、推理、代码生成等任务中展现出强大的泛化能力。然而，尽管</w:t>
      </w:r>
      <w:r w:rsidRPr="00253C6D">
        <w:t xml:space="preserve"> LLM </w:t>
      </w:r>
      <w:r w:rsidRPr="00253C6D">
        <w:t>具备一定的推理能力，其在复杂逻辑推理、数学计算、多步骤问题求解等方面仍存在明显局限性。推理能力不足不仅影响模型的可解释性和可靠性，也限制了其在专业领域的应用。因此，如何针对性地优化</w:t>
      </w:r>
      <w:r w:rsidRPr="00253C6D">
        <w:t xml:space="preserve"> LLM </w:t>
      </w:r>
      <w:r w:rsidRPr="00253C6D">
        <w:t>的推理能力，提升其在复杂任务中的表现，已成为当前学术界和工业界广泛关注的研究热点。</w:t>
      </w:r>
    </w:p>
    <w:p w:rsidR="00253C6D" w:rsidRPr="00253C6D" w:rsidRDefault="00253C6D" w:rsidP="00253C6D">
      <w:pPr>
        <w:ind w:firstLine="480"/>
      </w:pPr>
      <w:r w:rsidRPr="00253C6D">
        <w:t>为提升</w:t>
      </w:r>
      <w:r w:rsidRPr="00253C6D">
        <w:t xml:space="preserve"> LLM </w:t>
      </w:r>
      <w:r w:rsidRPr="00253C6D">
        <w:t>的推理能力，近年来涌现出诸多方法，如</w:t>
      </w:r>
      <w:r w:rsidRPr="00253C6D">
        <w:rPr>
          <w:b/>
          <w:bCs/>
        </w:rPr>
        <w:t>思维链推理（</w:t>
      </w:r>
      <w:r w:rsidRPr="00253C6D">
        <w:rPr>
          <w:b/>
          <w:bCs/>
        </w:rPr>
        <w:t>Chain of Thought, CoT</w:t>
      </w:r>
      <w:r w:rsidRPr="00253C6D">
        <w:rPr>
          <w:b/>
          <w:bCs/>
        </w:rPr>
        <w:t>）</w:t>
      </w:r>
      <w:r w:rsidRPr="00253C6D">
        <w:t>、</w:t>
      </w:r>
      <w:r w:rsidRPr="00253C6D">
        <w:rPr>
          <w:b/>
          <w:bCs/>
        </w:rPr>
        <w:t>自回归推理增强</w:t>
      </w:r>
      <w:r w:rsidRPr="00253C6D">
        <w:t>、</w:t>
      </w:r>
      <w:r w:rsidRPr="00253C6D">
        <w:rPr>
          <w:b/>
          <w:bCs/>
        </w:rPr>
        <w:t>检索增强生成（</w:t>
      </w:r>
      <w:r w:rsidRPr="00253C6D">
        <w:rPr>
          <w:b/>
          <w:bCs/>
        </w:rPr>
        <w:t>RAG</w:t>
      </w:r>
      <w:r w:rsidRPr="00253C6D">
        <w:rPr>
          <w:b/>
          <w:bCs/>
        </w:rPr>
        <w:t>）</w:t>
      </w:r>
      <w:r w:rsidRPr="00253C6D">
        <w:t xml:space="preserve"> </w:t>
      </w:r>
      <w:r w:rsidRPr="00253C6D">
        <w:t>以及</w:t>
      </w:r>
      <w:r w:rsidRPr="00253C6D">
        <w:rPr>
          <w:b/>
          <w:bCs/>
        </w:rPr>
        <w:t>基于强化学习的策略优化</w:t>
      </w:r>
      <w:r w:rsidR="004B17E4">
        <w:rPr>
          <w:b/>
          <w:bCs/>
        </w:rPr>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xMzwvUmVjTnVtPjxyZWNv
cmQ+PHJlYy1udW1iZXI+MTM8L3JlYy1udW1iZXI+PGZvcmVpZ24ta2V5cz48a2V5IGFwcD0iRU4i
IGRiLWlkPSIyZGZzc3d4d2JzdmZlM2Uwc3pwcGZ6czl0djV4eGV2djJlc3MiIHRpbWVzdGFtcD0i
MTczMDA5NzgzMiI+MTM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4B17E4">
        <w:rPr>
          <w:b/>
          <w:bCs/>
        </w:rPr>
        <w:instrText xml:space="preserve"> ADDIN EN.CITE </w:instrText>
      </w:r>
      <w:r w:rsidR="004B17E4">
        <w:rPr>
          <w:b/>
          <w:bCs/>
        </w:rPr>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xMzwvUmVjTnVtPjxyZWNv
cmQ+PHJlYy1udW1iZXI+MTM8L3JlYy1udW1iZXI+PGZvcmVpZ24ta2V5cz48a2V5IGFwcD0iRU4i
IGRiLWlkPSIyZGZzc3d4d2JzdmZlM2Uwc3pwcGZ6czl0djV4eGV2djJlc3MiIHRpbWVzdGFtcD0i
MTczMDA5NzgzMiI+MTM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4B17E4">
        <w:rPr>
          <w:b/>
          <w:bCs/>
        </w:rPr>
        <w:instrText xml:space="preserve"> ADDIN EN.CITE.DATA </w:instrText>
      </w:r>
      <w:r w:rsidR="004B17E4">
        <w:rPr>
          <w:b/>
          <w:bCs/>
        </w:rPr>
      </w:r>
      <w:r w:rsidR="004B17E4">
        <w:rPr>
          <w:b/>
          <w:bCs/>
        </w:rPr>
        <w:fldChar w:fldCharType="end"/>
      </w:r>
      <w:r w:rsidR="004B17E4">
        <w:rPr>
          <w:b/>
          <w:bCs/>
        </w:rPr>
        <w:fldChar w:fldCharType="separate"/>
      </w:r>
      <w:r w:rsidR="004B17E4" w:rsidRPr="004B17E4">
        <w:rPr>
          <w:b/>
          <w:bCs/>
          <w:noProof/>
          <w:vertAlign w:val="superscript"/>
        </w:rPr>
        <w:t>[2-4]</w:t>
      </w:r>
      <w:r w:rsidR="004B17E4">
        <w:rPr>
          <w:b/>
          <w:bCs/>
        </w:rPr>
        <w:fldChar w:fldCharType="end"/>
      </w:r>
      <w:r w:rsidRPr="00253C6D">
        <w:t>等。其中，</w:t>
      </w:r>
      <w:r w:rsidRPr="00253C6D">
        <w:t xml:space="preserve">CoT </w:t>
      </w:r>
      <w:r w:rsidRPr="00253C6D">
        <w:t>通过引导模型进行逐步推理，使其在多步骤推理任务中具备更好的逻辑一致性，已被广泛应用于数学推理、代码生成等任务。然而，当前主流的</w:t>
      </w:r>
      <w:r w:rsidRPr="00253C6D">
        <w:t xml:space="preserve"> CoT </w:t>
      </w:r>
      <w:r w:rsidRPr="00253C6D">
        <w:t>方法多依赖于大规模预训练和少量的指令微调，缺乏对推理能力的定向优化。此外，由于</w:t>
      </w:r>
      <w:r w:rsidRPr="00253C6D">
        <w:t xml:space="preserve"> LLM </w:t>
      </w:r>
      <w:r w:rsidRPr="00253C6D">
        <w:t>训练过程中计算资源需求巨大，研究如何利用知识蒸馏（</w:t>
      </w:r>
      <w:r w:rsidRPr="00253C6D">
        <w:t>Knowledge Distillation, KD</w:t>
      </w:r>
      <w:r w:rsidRPr="00253C6D">
        <w:t>）和强化学习（</w:t>
      </w:r>
      <w:r w:rsidRPr="00253C6D">
        <w:t>Reinforcement Learning, RL</w:t>
      </w:r>
      <w:r w:rsidRPr="00253C6D">
        <w:t>）</w:t>
      </w:r>
      <w:r w:rsidR="00185E1B">
        <w:fldChar w:fldCharType="begin"/>
      </w:r>
      <w:r w:rsidR="00185E1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fldChar w:fldCharType="separate"/>
      </w:r>
      <w:r w:rsidR="00185E1B" w:rsidRPr="00185E1B">
        <w:rPr>
          <w:noProof/>
          <w:vertAlign w:val="superscript"/>
        </w:rPr>
        <w:t>[5, 6]</w:t>
      </w:r>
      <w:r w:rsidR="00185E1B">
        <w:fldChar w:fldCharType="end"/>
      </w:r>
      <w:r w:rsidRPr="00253C6D">
        <w:t>等技术，以更轻量级的方式提升模型推理能力，具有重要的研究价值。</w:t>
      </w:r>
    </w:p>
    <w:p w:rsidR="00253C6D" w:rsidRPr="00253C6D" w:rsidRDefault="00253C6D" w:rsidP="00253C6D">
      <w:pPr>
        <w:ind w:firstLine="480"/>
      </w:pPr>
      <w:r w:rsidRPr="00253C6D">
        <w:t>本研究针对</w:t>
      </w:r>
      <w:r w:rsidRPr="00253C6D">
        <w:t xml:space="preserve"> LLM </w:t>
      </w:r>
      <w:r w:rsidRPr="00253C6D">
        <w:t>的推理能力优化问题，结合</w:t>
      </w:r>
      <w:r w:rsidRPr="00253C6D">
        <w:rPr>
          <w:b/>
          <w:bCs/>
        </w:rPr>
        <w:t>监督微调（</w:t>
      </w:r>
      <w:r w:rsidRPr="00253C6D">
        <w:rPr>
          <w:b/>
          <w:bCs/>
        </w:rPr>
        <w:t>Supervised Fine-Tuning, SFT</w:t>
      </w:r>
      <w:r w:rsidRPr="00253C6D">
        <w:rPr>
          <w:b/>
          <w:bCs/>
        </w:rPr>
        <w:t>）</w:t>
      </w:r>
      <w:r w:rsidR="00714FDB">
        <w:rPr>
          <w:b/>
          <w:bCs/>
        </w:rPr>
        <w:fldChar w:fldCharType="begin"/>
      </w:r>
      <w:r w:rsidR="00185E1B">
        <w:rPr>
          <w:b/>
          <w:bCs/>
        </w:rPr>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Pr>
          <w:b/>
          <w:bCs/>
        </w:rPr>
        <w:fldChar w:fldCharType="separate"/>
      </w:r>
      <w:r w:rsidR="00185E1B" w:rsidRPr="00185E1B">
        <w:rPr>
          <w:b/>
          <w:bCs/>
          <w:noProof/>
          <w:vertAlign w:val="superscript"/>
        </w:rPr>
        <w:t>[7]</w:t>
      </w:r>
      <w:r w:rsidR="00714FDB">
        <w:rPr>
          <w:b/>
          <w:bCs/>
        </w:rPr>
        <w:fldChar w:fldCharType="end"/>
      </w:r>
      <w:r w:rsidRPr="00253C6D">
        <w:t>、</w:t>
      </w:r>
      <w:r w:rsidRPr="00253C6D">
        <w:rPr>
          <w:b/>
          <w:bCs/>
        </w:rPr>
        <w:t>知识蒸馏（</w:t>
      </w:r>
      <w:r w:rsidRPr="00253C6D">
        <w:rPr>
          <w:b/>
          <w:bCs/>
        </w:rPr>
        <w:t>KD</w:t>
      </w:r>
      <w:r w:rsidRPr="00253C6D">
        <w:rPr>
          <w:b/>
          <w:bCs/>
        </w:rPr>
        <w:t>）</w:t>
      </w:r>
      <w:r w:rsidRPr="00253C6D">
        <w:t xml:space="preserve"> </w:t>
      </w:r>
      <w:r w:rsidRPr="00253C6D">
        <w:t>和</w:t>
      </w:r>
      <w:r w:rsidRPr="00253C6D">
        <w:t xml:space="preserve"> </w:t>
      </w:r>
      <w:r w:rsidRPr="00253C6D">
        <w:rPr>
          <w:b/>
          <w:bCs/>
        </w:rPr>
        <w:t>强化学习（</w:t>
      </w:r>
      <w:r w:rsidRPr="00253C6D">
        <w:rPr>
          <w:b/>
          <w:bCs/>
        </w:rPr>
        <w:t>RL</w:t>
      </w:r>
      <w:r w:rsidRPr="00253C6D">
        <w:rPr>
          <w:b/>
          <w:bCs/>
        </w:rPr>
        <w:t>）</w:t>
      </w:r>
      <w:r w:rsidRPr="00253C6D">
        <w:t>，提出了一种</w:t>
      </w:r>
      <w:r>
        <w:rPr>
          <w:rFonts w:hint="eastAsia"/>
        </w:rPr>
        <w:t>“</w:t>
      </w:r>
      <w:r w:rsidRPr="00253C6D">
        <w:t>监督训练</w:t>
      </w:r>
      <w:r w:rsidRPr="00253C6D">
        <w:t xml:space="preserve"> - </w:t>
      </w:r>
      <w:r w:rsidRPr="00253C6D">
        <w:t>知识迁移</w:t>
      </w:r>
      <w:r w:rsidRPr="00253C6D">
        <w:t xml:space="preserve"> - </w:t>
      </w:r>
      <w:r w:rsidRPr="00253C6D">
        <w:t>强化学习策略优化</w:t>
      </w:r>
      <w:r>
        <w:rPr>
          <w:rFonts w:hint="eastAsia"/>
        </w:rPr>
        <w:t>”</w:t>
      </w:r>
      <w:r w:rsidRPr="00253C6D">
        <w:t>的三级优化范式。通过构建多智能体协同优化体系，本研究探索了如何在不同参数量级的模型上增强推理能力，并采用混合专家模型（</w:t>
      </w:r>
      <w:r w:rsidRPr="00253C6D">
        <w:t>MoE</w:t>
      </w:r>
      <w:r w:rsidRPr="00253C6D">
        <w:t>）架构</w:t>
      </w:r>
      <w:r w:rsidR="00152080">
        <w:fldChar w:fldCharType="begin"/>
      </w:r>
      <w:r w:rsidR="00152080">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fldChar w:fldCharType="separate"/>
      </w:r>
      <w:r w:rsidR="00152080" w:rsidRPr="00152080">
        <w:rPr>
          <w:noProof/>
          <w:vertAlign w:val="superscript"/>
        </w:rPr>
        <w:t>[8]</w:t>
      </w:r>
      <w:r w:rsidR="00152080">
        <w:fldChar w:fldCharType="end"/>
      </w:r>
      <w:r w:rsidRPr="00253C6D">
        <w:t>扩展模型容量，以进一步提升其在多任务环境下的泛化能力。此外，研究还基于</w:t>
      </w:r>
      <w:r w:rsidRPr="00253C6D">
        <w:t xml:space="preserve"> Dify</w:t>
      </w:r>
      <w:r w:rsidR="00E65F68" w:rsidRPr="00E65F68">
        <w:t xml:space="preserve"> </w:t>
      </w:r>
      <w:r w:rsidR="00E65F68">
        <w:fldChar w:fldCharType="begin"/>
      </w:r>
      <w:r w:rsidR="00E65F68">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fldChar w:fldCharType="separate"/>
      </w:r>
      <w:r w:rsidR="00E65F68" w:rsidRPr="00E65F68">
        <w:rPr>
          <w:noProof/>
          <w:vertAlign w:val="superscript"/>
        </w:rPr>
        <w:t>[9]</w:t>
      </w:r>
      <w:r w:rsidR="00E65F68">
        <w:fldChar w:fldCharType="end"/>
      </w:r>
      <w:r w:rsidRPr="00253C6D">
        <w:t xml:space="preserve"> </w:t>
      </w:r>
      <w:r w:rsidRPr="00253C6D">
        <w:t>开源框架开发数学推理能力验证系统，探索</w:t>
      </w:r>
      <w:r w:rsidRPr="00253C6D">
        <w:t xml:space="preserve"> LLM </w:t>
      </w:r>
      <w:r w:rsidRPr="00253C6D">
        <w:t>在应用场景中的可行性。</w:t>
      </w:r>
    </w:p>
    <w:p w:rsidR="00F60554" w:rsidRPr="00F60554" w:rsidRDefault="00F60554" w:rsidP="00F60554">
      <w:pPr>
        <w:ind w:firstLine="480"/>
      </w:pPr>
      <w:r w:rsidRPr="00F60554">
        <w:t>本研究的意义体现在以下几个方面：</w:t>
      </w:r>
    </w:p>
    <w:p w:rsidR="00F60554" w:rsidRPr="00F60554" w:rsidRDefault="00F60554" w:rsidP="00F60554">
      <w:pPr>
        <w:numPr>
          <w:ilvl w:val="0"/>
          <w:numId w:val="4"/>
        </w:numPr>
        <w:ind w:firstLine="482"/>
      </w:pPr>
      <w:r w:rsidRPr="00F60554">
        <w:rPr>
          <w:b/>
          <w:bCs/>
        </w:rPr>
        <w:lastRenderedPageBreak/>
        <w:t>优化</w:t>
      </w:r>
      <w:r w:rsidRPr="00F60554">
        <w:rPr>
          <w:b/>
          <w:bCs/>
        </w:rPr>
        <w:t xml:space="preserve"> LLM </w:t>
      </w:r>
      <w:r w:rsidRPr="00F60554">
        <w:rPr>
          <w:b/>
          <w:bCs/>
        </w:rPr>
        <w:t>的推理能力</w:t>
      </w:r>
      <w:r w:rsidRPr="00F60554">
        <w:t>：针对</w:t>
      </w:r>
      <w:r w:rsidRPr="00F60554">
        <w:t xml:space="preserve"> LLM </w:t>
      </w:r>
      <w:r w:rsidRPr="00F60554">
        <w:t>在复杂逻辑推理任务中的局限性，提出了一种系统化的优化方法，</w:t>
      </w:r>
      <w:r>
        <w:rPr>
          <w:rFonts w:hint="eastAsia"/>
        </w:rPr>
        <w:t>通过指令微调嵌入思维模型和同构强化学习令模型自发的拥有推理能力，</w:t>
      </w:r>
      <w:r w:rsidRPr="00F60554">
        <w:t>提升模型在数学推理、多步骤推理等任务上的表现。</w:t>
      </w:r>
    </w:p>
    <w:p w:rsidR="00F60554" w:rsidRPr="00F60554" w:rsidRDefault="00F60554" w:rsidP="00F60554">
      <w:pPr>
        <w:numPr>
          <w:ilvl w:val="0"/>
          <w:numId w:val="4"/>
        </w:numPr>
        <w:ind w:firstLine="482"/>
      </w:pPr>
      <w:r w:rsidRPr="00F60554">
        <w:rPr>
          <w:b/>
          <w:bCs/>
        </w:rPr>
        <w:t>提出可复现的优化范式</w:t>
      </w:r>
      <w:r w:rsidRPr="00F60554">
        <w:t>：结合</w:t>
      </w:r>
      <w:r w:rsidRPr="00F60554">
        <w:t xml:space="preserve"> SFT</w:t>
      </w:r>
      <w:r w:rsidRPr="00F60554">
        <w:t>、</w:t>
      </w:r>
      <w:r w:rsidRPr="00F60554">
        <w:t xml:space="preserve">KD </w:t>
      </w:r>
      <w:r w:rsidRPr="00F60554">
        <w:t>和</w:t>
      </w:r>
      <w:r w:rsidRPr="00F60554">
        <w:t xml:space="preserve"> RL </w:t>
      </w:r>
      <w:r w:rsidRPr="00F60554">
        <w:t>等技术，构建了一种可复现的优化框架，为不同参数规模的</w:t>
      </w:r>
      <w:r w:rsidRPr="00F60554">
        <w:t xml:space="preserve"> LLM </w:t>
      </w:r>
      <w:r w:rsidRPr="00F60554">
        <w:t>训练提供技术路径参考。</w:t>
      </w:r>
    </w:p>
    <w:p w:rsidR="00F60554" w:rsidRPr="00F60554" w:rsidRDefault="00F60554" w:rsidP="00F60554">
      <w:pPr>
        <w:numPr>
          <w:ilvl w:val="0"/>
          <w:numId w:val="4"/>
        </w:numPr>
        <w:ind w:firstLine="482"/>
      </w:pPr>
      <w:r w:rsidRPr="00F60554">
        <w:rPr>
          <w:b/>
          <w:bCs/>
        </w:rPr>
        <w:t>提升轻量级模型的推理性能</w:t>
      </w:r>
      <w:r w:rsidRPr="00F60554">
        <w:t>：通过知识蒸馏与强化学习微调，使小型模型在推理能力上接近甚至超越更大规模的模型，从而降低计算成本，提高部署效率。</w:t>
      </w:r>
    </w:p>
    <w:p w:rsidR="00F60554" w:rsidRDefault="00F60554" w:rsidP="00F60554">
      <w:pPr>
        <w:numPr>
          <w:ilvl w:val="0"/>
          <w:numId w:val="4"/>
        </w:numPr>
        <w:ind w:firstLine="482"/>
      </w:pPr>
      <w:r w:rsidRPr="00F60554">
        <w:rPr>
          <w:b/>
          <w:bCs/>
        </w:rPr>
        <w:t>验证</w:t>
      </w:r>
      <w:r w:rsidRPr="00F60554">
        <w:rPr>
          <w:b/>
          <w:bCs/>
        </w:rPr>
        <w:t xml:space="preserve"> GRPO </w:t>
      </w:r>
      <w:r w:rsidRPr="00F60554">
        <w:rPr>
          <w:b/>
          <w:bCs/>
        </w:rPr>
        <w:t>算法的有效性</w:t>
      </w:r>
      <w:r w:rsidRPr="00F60554">
        <w:t>：在强化学习优化环节，引入群体相对策略优化（</w:t>
      </w:r>
      <w:r w:rsidRPr="00F60554">
        <w:t>GRPO</w:t>
      </w:r>
      <w:r w:rsidRPr="00F60554">
        <w:t>）算法，并在</w:t>
      </w:r>
      <w:r>
        <w:rPr>
          <w:rFonts w:hint="eastAsia"/>
        </w:rPr>
        <w:t>推理型</w:t>
      </w:r>
      <w:r w:rsidRPr="00F60554">
        <w:t xml:space="preserve">LLM </w:t>
      </w:r>
      <w:r>
        <w:rPr>
          <w:rFonts w:hint="eastAsia"/>
        </w:rPr>
        <w:t>的微调</w:t>
      </w:r>
      <w:r w:rsidRPr="00F60554">
        <w:t>任务中进行了实验验证，进一步拓展了该算法在大模型训练中的应用价值。</w:t>
      </w:r>
    </w:p>
    <w:p w:rsidR="0010250A" w:rsidRDefault="0010250A" w:rsidP="0010250A">
      <w:pPr>
        <w:ind w:left="220" w:firstLineChars="0"/>
      </w:pPr>
      <w:r w:rsidRPr="0010250A">
        <w:t>本研究不仅</w:t>
      </w:r>
      <w:r>
        <w:rPr>
          <w:rFonts w:hint="eastAsia"/>
        </w:rPr>
        <w:t>尝试</w:t>
      </w:r>
      <w:r w:rsidRPr="0010250A">
        <w:t>为</w:t>
      </w:r>
      <w:r w:rsidRPr="0010250A">
        <w:t xml:space="preserve"> LLM </w:t>
      </w:r>
      <w:r w:rsidRPr="0010250A">
        <w:t>的推理能力优化提供了一条高效、可复现的技术路径，同时也为轻量级</w:t>
      </w:r>
      <w:r w:rsidRPr="0010250A">
        <w:t xml:space="preserve"> LLM </w:t>
      </w:r>
      <w:r w:rsidRPr="0010250A">
        <w:t>的推理增强、强化学习在大模型训练中的应用等方向提供了</w:t>
      </w:r>
      <w:r>
        <w:rPr>
          <w:rFonts w:hint="eastAsia"/>
        </w:rPr>
        <w:t>相关</w:t>
      </w:r>
      <w:r w:rsidRPr="0010250A">
        <w:t>思路，</w:t>
      </w:r>
      <w:r>
        <w:rPr>
          <w:rFonts w:hint="eastAsia"/>
        </w:rPr>
        <w:t>在一定程度上</w:t>
      </w:r>
      <w:r w:rsidRPr="0010250A">
        <w:t>具有重要的学术价值和应用前景。</w:t>
      </w:r>
    </w:p>
    <w:p w:rsidR="0010250A" w:rsidRDefault="00937DDE" w:rsidP="00937DDE">
      <w:pPr>
        <w:pStyle w:val="2"/>
      </w:pPr>
      <w:r>
        <w:rPr>
          <w:rFonts w:hint="eastAsia"/>
        </w:rPr>
        <w:t xml:space="preserve">1.2 </w:t>
      </w:r>
      <w:r>
        <w:rPr>
          <w:rFonts w:hint="eastAsia"/>
        </w:rPr>
        <w:t>研究内容及创新点</w:t>
      </w:r>
    </w:p>
    <w:p w:rsidR="001F773A" w:rsidRDefault="001F773A" w:rsidP="001F773A">
      <w:pPr>
        <w:pStyle w:val="3"/>
      </w:pPr>
      <w:r>
        <w:rPr>
          <w:rFonts w:hint="eastAsia"/>
        </w:rPr>
        <w:t xml:space="preserve">1.2.1 </w:t>
      </w:r>
      <w:r>
        <w:rPr>
          <w:rFonts w:hint="eastAsia"/>
        </w:rPr>
        <w:t>研究内容</w:t>
      </w:r>
    </w:p>
    <w:p w:rsidR="001F773A" w:rsidRPr="001F773A" w:rsidRDefault="001F773A" w:rsidP="001F773A">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rsidR="001F773A" w:rsidRPr="001F773A" w:rsidRDefault="001F773A" w:rsidP="001F773A">
      <w:pPr>
        <w:ind w:firstLine="482"/>
        <w:rPr>
          <w:b/>
          <w:bCs/>
        </w:rPr>
      </w:pPr>
      <w:r w:rsidRPr="001F773A">
        <w:rPr>
          <w:b/>
          <w:bCs/>
        </w:rPr>
        <w:t>第一阶段：基础推理能力的优化与模型扩展</w:t>
      </w:r>
    </w:p>
    <w:p w:rsidR="001F773A" w:rsidRPr="001F773A" w:rsidRDefault="001F773A" w:rsidP="001F773A">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CoT </w:t>
      </w:r>
      <w:r w:rsidRPr="001F773A">
        <w:t>数据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t>和</w:t>
      </w:r>
      <w:r w:rsidRPr="001F773A">
        <w:t xml:space="preserve"> HUMANEVAL</w:t>
      </w:r>
      <w:r w:rsidRPr="001F773A">
        <w:t>等</w:t>
      </w:r>
      <w:r w:rsidRPr="001F773A">
        <w:lastRenderedPageBreak/>
        <w:t>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Mixture of Experts, MoE</w:t>
      </w:r>
      <w:r w:rsidRPr="001F773A">
        <w:t>）架构，以扩展模型容量，并提升模型在多任务推理中的泛化能力。</w:t>
      </w:r>
    </w:p>
    <w:p w:rsidR="001F773A" w:rsidRPr="001F773A" w:rsidRDefault="001F773A" w:rsidP="001F773A">
      <w:pPr>
        <w:ind w:firstLine="482"/>
        <w:rPr>
          <w:b/>
          <w:bCs/>
        </w:rPr>
      </w:pPr>
      <w:r w:rsidRPr="001F773A">
        <w:rPr>
          <w:b/>
          <w:bCs/>
        </w:rPr>
        <w:t>第二阶段：轻量级模型优化与强化学习微调</w:t>
      </w:r>
    </w:p>
    <w:p w:rsidR="001F773A" w:rsidRPr="001F773A" w:rsidRDefault="001F773A" w:rsidP="001F773A">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 </w:t>
      </w:r>
      <w:r w:rsidRPr="001F773A">
        <w:t>强化学习</w:t>
      </w:r>
      <w:r w:rsidRPr="001F773A">
        <w:t>”</w:t>
      </w:r>
      <w:r w:rsidRPr="001F773A">
        <w:t>二级优化体系。首先，研究通过</w:t>
      </w:r>
      <w:r w:rsidRPr="001F773A">
        <w:t xml:space="preserve"> DeepSeek R1</w:t>
      </w:r>
      <w:r w:rsidR="0066795B">
        <w:fldChar w:fldCharType="begin"/>
      </w:r>
      <w:r w:rsidR="0066795B">
        <w:instrText xml:space="preserve"> ADDIN EN.CITE &lt;EndNote&gt;&lt;Cite&gt;&lt;Author&gt;Guo&lt;/Author&gt;&lt;Year&gt;2025&lt;/Year&gt;&lt;RecNum&gt;49&lt;/RecNum&gt;&lt;DisplayText&gt;&lt;style face="superscript"&gt;[15]&lt;/style&gt;&lt;/DisplayText&gt;&lt;record&gt;&lt;rec-number&gt;49&lt;/rec-number&gt;&lt;foreign-keys&gt;&lt;key app="EN" db-id="2dfsswxwbsvfe3e0szppfzs9tv5xxevv2ess" timestamp="1742311580"&gt;49&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DeepSeek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rsidR="001F773A" w:rsidRPr="001F773A" w:rsidRDefault="001F773A" w:rsidP="001F773A">
      <w:pPr>
        <w:ind w:firstLine="482"/>
        <w:rPr>
          <w:b/>
          <w:bCs/>
        </w:rPr>
      </w:pPr>
      <w:r w:rsidRPr="001F773A">
        <w:rPr>
          <w:b/>
          <w:bCs/>
        </w:rPr>
        <w:t>第三阶段：自研与主流</w:t>
      </w:r>
      <w:r w:rsidRPr="001F773A">
        <w:rPr>
          <w:b/>
          <w:bCs/>
        </w:rPr>
        <w:t xml:space="preserve"> API </w:t>
      </w:r>
      <w:r w:rsidRPr="001F773A">
        <w:rPr>
          <w:b/>
          <w:bCs/>
        </w:rPr>
        <w:t>模型整合与应用验证</w:t>
      </w:r>
    </w:p>
    <w:p w:rsidR="001F773A" w:rsidRPr="001F773A" w:rsidRDefault="001F773A" w:rsidP="001F773A">
      <w:pPr>
        <w:ind w:firstLine="480"/>
      </w:pPr>
      <w:r w:rsidRPr="001F773A">
        <w:t>在最终的系统验证阶段，研究将自研的优化模型与主流</w:t>
      </w:r>
      <w:r w:rsidRPr="001F773A">
        <w:t xml:space="preserve"> API </w:t>
      </w:r>
      <w:r w:rsidRPr="001F773A">
        <w:t>模型进行整合，并基于</w:t>
      </w:r>
      <w:r w:rsidRPr="001F773A">
        <w:t xml:space="preserve"> Dify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rsidR="0066795B" w:rsidRPr="001F773A" w:rsidRDefault="0066795B" w:rsidP="0066795B">
      <w:pPr>
        <w:pStyle w:val="3"/>
        <w:rPr>
          <w:rFonts w:hint="eastAsia"/>
        </w:rPr>
      </w:pPr>
      <w:r>
        <w:rPr>
          <w:rFonts w:hint="eastAsia"/>
        </w:rPr>
        <w:t xml:space="preserve">1.2.2 </w:t>
      </w:r>
      <w:r>
        <w:rPr>
          <w:rFonts w:hint="eastAsia"/>
        </w:rPr>
        <w:t>创新点</w:t>
      </w:r>
    </w:p>
    <w:p w:rsidR="001F773A" w:rsidRDefault="004B5A92" w:rsidP="001F773A">
      <w:pPr>
        <w:ind w:firstLine="480"/>
      </w:pPr>
      <w:r w:rsidRPr="004B5A92">
        <w:rPr>
          <w:rFonts w:hint="eastAsia"/>
        </w:rPr>
        <w:t>在本研究工作中，研究创新方面可以总结为以下</w:t>
      </w:r>
      <w:r>
        <w:rPr>
          <w:rFonts w:hint="eastAsia"/>
        </w:rPr>
        <w:t>五</w:t>
      </w:r>
      <w:r w:rsidRPr="004B5A92">
        <w:rPr>
          <w:rFonts w:hint="eastAsia"/>
        </w:rPr>
        <w:t>点：</w:t>
      </w:r>
    </w:p>
    <w:p w:rsidR="00B609F2" w:rsidRDefault="004B5A92" w:rsidP="00B609F2">
      <w:pPr>
        <w:pStyle w:val="af3"/>
        <w:numPr>
          <w:ilvl w:val="0"/>
          <w:numId w:val="5"/>
        </w:numPr>
        <w:ind w:firstLineChars="0"/>
      </w:pPr>
      <w:r w:rsidRPr="004B5A92">
        <w:t>推理能力定向优化框架</w:t>
      </w:r>
    </w:p>
    <w:p w:rsidR="004B5A92" w:rsidRPr="004B5A92" w:rsidRDefault="004B5A92" w:rsidP="004B5A92">
      <w:pPr>
        <w:ind w:firstLine="480"/>
      </w:pPr>
      <w:r w:rsidRPr="004B5A92">
        <w:t>本研究提出了一种基于</w:t>
      </w:r>
      <w:r w:rsidRPr="004B5A92">
        <w:t>“</w:t>
      </w:r>
      <w:r w:rsidRPr="004B5A92">
        <w:t>监督训练</w:t>
      </w:r>
      <w:r w:rsidRPr="004B5A92">
        <w:t xml:space="preserve"> - </w:t>
      </w:r>
      <w:r w:rsidRPr="004B5A92">
        <w:t>知识迁移</w:t>
      </w:r>
      <w:r w:rsidRPr="004B5A92">
        <w:t xml:space="preserve"> - </w:t>
      </w:r>
      <w:r w:rsidRPr="004B5A92">
        <w:t>强化学习策略优化</w:t>
      </w:r>
      <w:r w:rsidRPr="004B5A92">
        <w:t>”</w:t>
      </w:r>
      <w:r w:rsidRPr="004B5A92">
        <w:t>的三级优化范式，通过精细化的模型微调和知识增强策略，显著提升大语言模型（</w:t>
      </w:r>
      <w:r w:rsidRPr="004B5A92">
        <w:t>LLM</w:t>
      </w:r>
      <w:r w:rsidRPr="004B5A92">
        <w:t>）的推理能力。这一优化框架系统性地结合了监督微调、知识蒸馏与强化学习等多种技术，为模型推理性能的提升提供了新的思路。</w:t>
      </w:r>
    </w:p>
    <w:p w:rsidR="004B5A92" w:rsidRPr="00B609F2" w:rsidRDefault="004B5A92" w:rsidP="00B609F2">
      <w:pPr>
        <w:pStyle w:val="af3"/>
        <w:numPr>
          <w:ilvl w:val="0"/>
          <w:numId w:val="5"/>
        </w:numPr>
        <w:ind w:firstLineChars="0"/>
      </w:pPr>
      <w:r w:rsidRPr="004B5A92">
        <w:t>双分支训练路径的设计</w:t>
      </w:r>
    </w:p>
    <w:p w:rsidR="004B5A92" w:rsidRPr="004B5A92" w:rsidRDefault="004B5A92" w:rsidP="004B5A92">
      <w:pPr>
        <w:ind w:firstLine="480"/>
      </w:pPr>
      <w:r w:rsidRPr="004B5A92">
        <w:t>研究创新性地提出了双分支训练路径，其中一分支专注于基础推理能力的</w:t>
      </w:r>
      <w:r w:rsidRPr="004B5A92">
        <w:lastRenderedPageBreak/>
        <w:t>提升，另一分支则专注于知识增强。通过对</w:t>
      </w:r>
      <w:r w:rsidRPr="004B5A92">
        <w:t xml:space="preserve"> CoT </w:t>
      </w:r>
      <w:r w:rsidRPr="004B5A92">
        <w:t>数据集的利用，双分支路径能在不同层次上强化模型的推理能力，为复杂任务提供更加精细的优化手段。</w:t>
      </w:r>
    </w:p>
    <w:p w:rsidR="004B5A92" w:rsidRPr="00B609F2" w:rsidRDefault="004B5A92" w:rsidP="00B609F2">
      <w:pPr>
        <w:pStyle w:val="af3"/>
        <w:numPr>
          <w:ilvl w:val="0"/>
          <w:numId w:val="5"/>
        </w:numPr>
        <w:ind w:firstLineChars="0"/>
      </w:pPr>
      <w:r w:rsidRPr="00B609F2">
        <w:t>混合专家模型（</w:t>
      </w:r>
      <w:r w:rsidRPr="00B609F2">
        <w:t>MoE</w:t>
      </w:r>
      <w:r w:rsidRPr="00B609F2">
        <w:t>）架构的引入</w:t>
      </w:r>
    </w:p>
    <w:p w:rsidR="004B5A92" w:rsidRPr="004B5A92" w:rsidRDefault="004B5A92" w:rsidP="004B5A92">
      <w:pPr>
        <w:ind w:firstLine="480"/>
      </w:pPr>
      <w:r w:rsidRPr="004B5A92">
        <w:t>在推理能力提升的过程中，研究引入了混合专家模型（</w:t>
      </w:r>
      <w:r w:rsidRPr="004B5A92">
        <w:t>Mixture of Experts, MoE</w:t>
      </w:r>
      <w:r w:rsidRPr="004B5A92">
        <w:t>）架构。这一架构能够在模型容量扩展的同时提高计算效率，进而优化大模型的推理</w:t>
      </w:r>
      <w:r w:rsidR="00B609F2">
        <w:rPr>
          <w:rFonts w:hint="eastAsia"/>
        </w:rPr>
        <w:t>性能</w:t>
      </w:r>
      <w:r w:rsidRPr="004B5A92">
        <w:t>，提升其在多任务环境下的泛化能力。</w:t>
      </w:r>
    </w:p>
    <w:p w:rsidR="004B5A92" w:rsidRDefault="004B5A92" w:rsidP="004B5A92">
      <w:pPr>
        <w:ind w:firstLine="480"/>
      </w:pPr>
      <w:r>
        <w:rPr>
          <w:rFonts w:hint="eastAsia"/>
        </w:rPr>
        <w:t>4</w:t>
      </w:r>
      <w:r w:rsidRPr="00B609F2">
        <w:rPr>
          <w:rFonts w:hint="eastAsia"/>
        </w:rPr>
        <w:t xml:space="preserve">. </w:t>
      </w:r>
      <w:r w:rsidR="00B609F2" w:rsidRPr="00B609F2">
        <w:rPr>
          <w:rFonts w:hint="eastAsia"/>
        </w:rPr>
        <w:t xml:space="preserve"> </w:t>
      </w:r>
      <w:r w:rsidRPr="004B5A92">
        <w:t>轻量级推理模型的优化与强化学习微调</w:t>
      </w:r>
      <w:r w:rsidRPr="00B609F2">
        <w:rPr>
          <w:rFonts w:hint="eastAsia"/>
        </w:rPr>
        <w:t>优化的探索</w:t>
      </w:r>
    </w:p>
    <w:p w:rsidR="004B5A92" w:rsidRPr="004B5A92" w:rsidRDefault="004B5A92" w:rsidP="004B5A92">
      <w:pPr>
        <w:ind w:firstLine="480"/>
      </w:pPr>
      <w:r w:rsidRPr="004B5A92">
        <w:t>本研究通过知识蒸馏（</w:t>
      </w:r>
      <w:r w:rsidRPr="004B5A92">
        <w:t>KD</w:t>
      </w:r>
      <w:r w:rsidRPr="004B5A92">
        <w:t>）与群体相对策略优化（</w:t>
      </w:r>
      <w:r w:rsidRPr="004B5A92">
        <w:t>GRPO</w:t>
      </w:r>
      <w:r w:rsidRPr="004B5A92">
        <w:t>）算法，</w:t>
      </w:r>
      <w:r w:rsidR="00887894">
        <w:rPr>
          <w:rFonts w:hint="eastAsia"/>
        </w:rPr>
        <w:t>进行了两种</w:t>
      </w:r>
      <w:r w:rsidRPr="004B5A92">
        <w:t>高效的轻量级推理模型优化方案</w:t>
      </w:r>
      <w:r w:rsidR="00887894">
        <w:rPr>
          <w:rFonts w:hint="eastAsia"/>
        </w:rPr>
        <w:t>的尝试</w:t>
      </w:r>
      <w:r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87894">
        <w:rPr>
          <w:rFonts w:hint="eastAsia"/>
        </w:rPr>
        <w:t>中</w:t>
      </w:r>
      <w:r w:rsidRPr="004B5A92">
        <w:t>，</w:t>
      </w:r>
      <w:r w:rsidR="00887894">
        <w:rPr>
          <w:rFonts w:hint="eastAsia"/>
        </w:rPr>
        <w:t>以及</w:t>
      </w:r>
      <w:r w:rsidRPr="004B5A92">
        <w:t>进行</w:t>
      </w:r>
      <w:r w:rsidR="00B609F2">
        <w:rPr>
          <w:rFonts w:hint="eastAsia"/>
        </w:rPr>
        <w:t>探索通过</w:t>
      </w:r>
      <w:r w:rsidRPr="004B5A92">
        <w:t>强化学习微调</w:t>
      </w:r>
      <w:r w:rsidR="00B609F2">
        <w:rPr>
          <w:rFonts w:hint="eastAsia"/>
        </w:rPr>
        <w:t>让模型自发的拥有长推理思维俩能力</w:t>
      </w:r>
      <w:r w:rsidRPr="004B5A92">
        <w:t>，</w:t>
      </w:r>
      <w:r w:rsidR="00B609F2">
        <w:rPr>
          <w:rFonts w:hint="eastAsia"/>
        </w:rPr>
        <w:t>两种方法都</w:t>
      </w:r>
      <w:r w:rsidRPr="004B5A92">
        <w:t>成功提升了小模型在推理任务中的表现，实现了推理能力和计算效率的平衡。</w:t>
      </w:r>
    </w:p>
    <w:p w:rsidR="00887894" w:rsidRPr="00B609F2" w:rsidRDefault="004B5A92" w:rsidP="00887894">
      <w:pPr>
        <w:pStyle w:val="af3"/>
        <w:numPr>
          <w:ilvl w:val="0"/>
          <w:numId w:val="4"/>
        </w:numPr>
        <w:ind w:firstLineChars="0"/>
      </w:pPr>
      <w:r w:rsidRPr="00B609F2">
        <w:t>GRPO</w:t>
      </w:r>
      <w:r w:rsidRPr="00B609F2">
        <w:t>算法在推理</w:t>
      </w:r>
      <w:r w:rsidR="00887894" w:rsidRPr="00B609F2">
        <w:rPr>
          <w:rFonts w:hint="eastAsia"/>
        </w:rPr>
        <w:t>模型训练</w:t>
      </w:r>
      <w:r w:rsidRPr="00B609F2">
        <w:t>中的应用验证</w:t>
      </w:r>
    </w:p>
    <w:p w:rsidR="004B5A92" w:rsidRPr="004B5A92" w:rsidRDefault="00887894" w:rsidP="00887894">
      <w:pPr>
        <w:ind w:firstLine="480"/>
      </w:pPr>
      <w:r>
        <w:rPr>
          <w:rFonts w:hint="eastAsia"/>
        </w:rPr>
        <w:t>本研究通过在</w:t>
      </w:r>
      <w:r w:rsidR="004B5A92" w:rsidRPr="004B5A92">
        <w:t xml:space="preserve">LLM </w:t>
      </w:r>
      <w:r>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rsidR="004B5A92" w:rsidRPr="004B5A92" w:rsidRDefault="004B5A92" w:rsidP="001F773A">
      <w:pPr>
        <w:ind w:firstLine="480"/>
        <w:rPr>
          <w:rFonts w:hint="eastAsia"/>
        </w:rPr>
      </w:pPr>
    </w:p>
    <w:p w:rsidR="003822A8" w:rsidRDefault="003822A8" w:rsidP="00253C6D">
      <w:pPr>
        <w:ind w:firstLine="480"/>
      </w:pPr>
    </w:p>
    <w:p w:rsidR="003822A8" w:rsidRDefault="003822A8" w:rsidP="00D431A3">
      <w:pPr>
        <w:ind w:firstLineChars="0" w:firstLine="0"/>
        <w:rPr>
          <w:rFonts w:hint="eastAsia"/>
        </w:rPr>
      </w:pPr>
    </w:p>
    <w:p w:rsidR="0066795B" w:rsidRPr="0066795B" w:rsidRDefault="003822A8" w:rsidP="0066795B">
      <w:pPr>
        <w:pStyle w:val="EndNoteBibliography"/>
        <w:ind w:firstLine="480"/>
        <w:rPr>
          <w:rFonts w:hint="eastAsia"/>
          <w:noProof/>
        </w:rPr>
      </w:pPr>
      <w:r>
        <w:fldChar w:fldCharType="begin"/>
      </w:r>
      <w:r>
        <w:instrText xml:space="preserve"> ADDIN EN.REFLIST </w:instrText>
      </w:r>
      <w:r>
        <w:fldChar w:fldCharType="separate"/>
      </w:r>
      <w:r w:rsidR="0066795B" w:rsidRPr="0066795B">
        <w:rPr>
          <w:rFonts w:hint="eastAsia"/>
          <w:noProof/>
        </w:rPr>
        <w:t>[1]</w:t>
      </w:r>
      <w:r w:rsidR="0066795B" w:rsidRPr="0066795B">
        <w:rPr>
          <w:rFonts w:hint="eastAsia"/>
          <w:noProof/>
        </w:rPr>
        <w:tab/>
      </w:r>
      <w:r w:rsidR="0066795B" w:rsidRPr="0066795B">
        <w:rPr>
          <w:rFonts w:hint="eastAsia"/>
          <w:noProof/>
        </w:rPr>
        <w:t>文森</w:t>
      </w:r>
      <w:r w:rsidR="0066795B" w:rsidRPr="0066795B">
        <w:rPr>
          <w:rFonts w:hint="eastAsia"/>
          <w:noProof/>
        </w:rPr>
        <w:t xml:space="preserve">, </w:t>
      </w:r>
      <w:r w:rsidR="0066795B" w:rsidRPr="0066795B">
        <w:rPr>
          <w:rFonts w:hint="eastAsia"/>
          <w:noProof/>
        </w:rPr>
        <w:t>钱力</w:t>
      </w:r>
      <w:r w:rsidR="0066795B" w:rsidRPr="0066795B">
        <w:rPr>
          <w:rFonts w:hint="eastAsia"/>
          <w:noProof/>
        </w:rPr>
        <w:t xml:space="preserve">, </w:t>
      </w:r>
      <w:r w:rsidR="0066795B" w:rsidRPr="0066795B">
        <w:rPr>
          <w:rFonts w:hint="eastAsia"/>
          <w:noProof/>
        </w:rPr>
        <w:t>胡懋地</w:t>
      </w:r>
      <w:r w:rsidR="0066795B" w:rsidRPr="0066795B">
        <w:rPr>
          <w:rFonts w:hint="eastAsia"/>
          <w:noProof/>
        </w:rPr>
        <w:t xml:space="preserve">, et al. </w:t>
      </w:r>
      <w:r w:rsidR="0066795B" w:rsidRPr="0066795B">
        <w:rPr>
          <w:rFonts w:hint="eastAsia"/>
          <w:noProof/>
        </w:rPr>
        <w:t>基于大语言模型的问答技术研究进展综述</w:t>
      </w:r>
      <w:r w:rsidR="0066795B" w:rsidRPr="0066795B">
        <w:rPr>
          <w:rFonts w:hint="eastAsia"/>
          <w:noProof/>
        </w:rPr>
        <w:t xml:space="preserve"> [J]. 2024, 1.</w:t>
      </w:r>
    </w:p>
    <w:p w:rsidR="0066795B" w:rsidRPr="0066795B" w:rsidRDefault="0066795B" w:rsidP="0066795B">
      <w:pPr>
        <w:pStyle w:val="EndNoteBibliography"/>
        <w:ind w:firstLine="480"/>
        <w:rPr>
          <w:noProof/>
        </w:rPr>
      </w:pPr>
      <w:r w:rsidRPr="0066795B">
        <w:rPr>
          <w:noProof/>
        </w:rPr>
        <w:t>[2]</w:t>
      </w:r>
      <w:r w:rsidRPr="0066795B">
        <w:rPr>
          <w:noProof/>
        </w:rPr>
        <w:tab/>
        <w:t>LEWIS P, PEREZ E, PIKTUS A, et al. Retrieval-augmented generation for knowledge-intensive nlp tasks [J]. 2020, 33(9459-74.</w:t>
      </w:r>
    </w:p>
    <w:p w:rsidR="0066795B" w:rsidRPr="0066795B" w:rsidRDefault="0066795B" w:rsidP="0066795B">
      <w:pPr>
        <w:pStyle w:val="EndNoteBibliography"/>
        <w:ind w:firstLine="480"/>
        <w:rPr>
          <w:noProof/>
        </w:rPr>
      </w:pPr>
      <w:r w:rsidRPr="0066795B">
        <w:rPr>
          <w:noProof/>
        </w:rPr>
        <w:t>[3]</w:t>
      </w:r>
      <w:r w:rsidRPr="0066795B">
        <w:rPr>
          <w:noProof/>
        </w:rPr>
        <w:tab/>
        <w:t xml:space="preserve">SCHULMAN J, WOLSKI F, DHARIWAL P, et al. Proximal policy optimization algorithms [J]. 2017, </w:t>
      </w:r>
    </w:p>
    <w:p w:rsidR="0066795B" w:rsidRPr="0066795B" w:rsidRDefault="0066795B" w:rsidP="0066795B">
      <w:pPr>
        <w:pStyle w:val="EndNoteBibliography"/>
        <w:ind w:firstLine="480"/>
        <w:rPr>
          <w:noProof/>
        </w:rPr>
      </w:pPr>
      <w:r w:rsidRPr="0066795B">
        <w:rPr>
          <w:noProof/>
        </w:rPr>
        <w:t>[4]</w:t>
      </w:r>
      <w:r w:rsidRPr="0066795B">
        <w:rPr>
          <w:noProof/>
        </w:rPr>
        <w:tab/>
        <w:t>WEI J, WANG X, SCHUURMANS D, et al. Chain-of-thought prompting elicits reasoning in large language models [J]. 2022, 35(24824-37.</w:t>
      </w:r>
    </w:p>
    <w:p w:rsidR="0066795B" w:rsidRPr="0066795B" w:rsidRDefault="0066795B" w:rsidP="0066795B">
      <w:pPr>
        <w:pStyle w:val="EndNoteBibliography"/>
        <w:ind w:firstLine="480"/>
        <w:rPr>
          <w:noProof/>
        </w:rPr>
      </w:pPr>
      <w:r w:rsidRPr="0066795B">
        <w:rPr>
          <w:noProof/>
        </w:rPr>
        <w:t>[5]</w:t>
      </w:r>
      <w:r w:rsidRPr="0066795B">
        <w:rPr>
          <w:noProof/>
        </w:rPr>
        <w:tab/>
        <w:t>GOU J, YU B, MAYBANK S J, et al. Knowledge distillation: A survey [J]. 2021, 129(6): 1789-819.</w:t>
      </w:r>
    </w:p>
    <w:p w:rsidR="0066795B" w:rsidRPr="0066795B" w:rsidRDefault="0066795B" w:rsidP="0066795B">
      <w:pPr>
        <w:pStyle w:val="EndNoteBibliography"/>
        <w:ind w:firstLine="480"/>
        <w:rPr>
          <w:noProof/>
        </w:rPr>
      </w:pPr>
      <w:r w:rsidRPr="0066795B">
        <w:rPr>
          <w:noProof/>
        </w:rPr>
        <w:t>[6]</w:t>
      </w:r>
      <w:r w:rsidRPr="0066795B">
        <w:rPr>
          <w:noProof/>
        </w:rPr>
        <w:tab/>
        <w:t>KAELBLING L P, LITTMAN M L, MOORE A W J J O A I R. Reinforcement learning: A survey [J]. 1996, 4(237-85.</w:t>
      </w:r>
    </w:p>
    <w:p w:rsidR="0066795B" w:rsidRPr="0066795B" w:rsidRDefault="0066795B" w:rsidP="0066795B">
      <w:pPr>
        <w:pStyle w:val="EndNoteBibliography"/>
        <w:ind w:firstLine="480"/>
        <w:rPr>
          <w:noProof/>
        </w:rPr>
      </w:pPr>
      <w:r w:rsidRPr="0066795B">
        <w:rPr>
          <w:noProof/>
        </w:rPr>
        <w:t>[7]</w:t>
      </w:r>
      <w:r w:rsidRPr="0066795B">
        <w:rPr>
          <w:noProof/>
        </w:rPr>
        <w:tab/>
        <w:t>CHEN T, KORNBLITH S, SWERSKY K, et al. Big self-supervised models a</w:t>
      </w:r>
      <w:r w:rsidRPr="0066795B">
        <w:rPr>
          <w:noProof/>
        </w:rPr>
        <w:lastRenderedPageBreak/>
        <w:t>re strong semi-supervised learners [J]. 2020, 33(22243-55.</w:t>
      </w:r>
    </w:p>
    <w:p w:rsidR="0066795B" w:rsidRPr="0066795B" w:rsidRDefault="0066795B" w:rsidP="0066795B">
      <w:pPr>
        <w:pStyle w:val="EndNoteBibliography"/>
        <w:ind w:firstLine="480"/>
        <w:rPr>
          <w:noProof/>
        </w:rPr>
      </w:pPr>
      <w:r w:rsidRPr="0066795B">
        <w:rPr>
          <w:noProof/>
        </w:rPr>
        <w:t>[8]</w:t>
      </w:r>
      <w:r w:rsidRPr="0066795B">
        <w:rPr>
          <w:noProof/>
        </w:rPr>
        <w:tab/>
        <w:t>LI J, WANG X, ZHU S, et al. Cumo: Scaling multimodal llm with co-upcycled mixture-of-experts [J]. 2024, 37(131224-46.</w:t>
      </w:r>
    </w:p>
    <w:p w:rsidR="0066795B" w:rsidRPr="0066795B" w:rsidRDefault="0066795B" w:rsidP="0066795B">
      <w:pPr>
        <w:pStyle w:val="EndNoteBibliography"/>
        <w:ind w:firstLine="480"/>
        <w:rPr>
          <w:noProof/>
        </w:rPr>
      </w:pPr>
      <w:r w:rsidRPr="0066795B">
        <w:rPr>
          <w:noProof/>
        </w:rPr>
        <w:t>[9]</w:t>
      </w:r>
      <w:r w:rsidRPr="0066795B">
        <w:rPr>
          <w:noProof/>
        </w:rPr>
        <w:tab/>
        <w:t xml:space="preserve">ARAI K J I J O A C S, APPLICATIONS. Design of On-Premises Version of RAG with AI Agent for Framework Selection Together with Dify and DSL as Well as Ollama for LLM [J]. 2024, 15(12): </w:t>
      </w:r>
    </w:p>
    <w:p w:rsidR="0066795B" w:rsidRPr="0066795B" w:rsidRDefault="0066795B" w:rsidP="0066795B">
      <w:pPr>
        <w:pStyle w:val="EndNoteBibliography"/>
        <w:ind w:firstLine="480"/>
        <w:rPr>
          <w:noProof/>
        </w:rPr>
      </w:pPr>
      <w:r w:rsidRPr="0066795B">
        <w:rPr>
          <w:noProof/>
        </w:rPr>
        <w:t>[10]</w:t>
      </w:r>
      <w:r w:rsidRPr="0066795B">
        <w:rPr>
          <w:noProof/>
        </w:rPr>
        <w:tab/>
        <w:t xml:space="preserve">YANG A, YANG B, HUI B, et al. Qwen2 technical report [J]. 2024, </w:t>
      </w:r>
    </w:p>
    <w:p w:rsidR="0066795B" w:rsidRPr="0066795B" w:rsidRDefault="0066795B" w:rsidP="0066795B">
      <w:pPr>
        <w:pStyle w:val="EndNoteBibliography"/>
        <w:ind w:firstLine="480"/>
        <w:rPr>
          <w:noProof/>
        </w:rPr>
      </w:pPr>
      <w:r w:rsidRPr="0066795B">
        <w:rPr>
          <w:noProof/>
        </w:rPr>
        <w:t>[11]</w:t>
      </w:r>
      <w:r w:rsidRPr="0066795B">
        <w:rPr>
          <w:noProof/>
        </w:rPr>
        <w:tab/>
        <w:t xml:space="preserve">LIU B, BUBECK S, ELDAN R, et al. Tinygsm: achieving&gt; 80% on gsm8k with small language models [J]. 2023, </w:t>
      </w:r>
    </w:p>
    <w:p w:rsidR="0066795B" w:rsidRPr="0066795B" w:rsidRDefault="0066795B" w:rsidP="0066795B">
      <w:pPr>
        <w:pStyle w:val="EndNoteBibliography"/>
        <w:ind w:firstLine="480"/>
        <w:rPr>
          <w:noProof/>
        </w:rPr>
      </w:pPr>
      <w:r w:rsidRPr="0066795B">
        <w:rPr>
          <w:noProof/>
        </w:rPr>
        <w:t>[12]</w:t>
      </w:r>
      <w:r w:rsidRPr="0066795B">
        <w:rPr>
          <w:noProof/>
        </w:rPr>
        <w:tab/>
        <w:t xml:space="preserve">SINGH S, ROMANOU A, FOURRIER C, et al. Global mmlu: Understanding and addressing cultural and linguistic biases in multilingual evaluation [J]. 2024, </w:t>
      </w:r>
    </w:p>
    <w:p w:rsidR="0066795B" w:rsidRPr="0066795B" w:rsidRDefault="0066795B" w:rsidP="0066795B">
      <w:pPr>
        <w:pStyle w:val="EndNoteBibliography"/>
        <w:ind w:firstLine="480"/>
        <w:rPr>
          <w:noProof/>
        </w:rPr>
      </w:pPr>
      <w:r w:rsidRPr="0066795B">
        <w:rPr>
          <w:noProof/>
        </w:rPr>
        <w:t>[13]</w:t>
      </w:r>
      <w:r w:rsidRPr="0066795B">
        <w:rPr>
          <w:noProof/>
        </w:rPr>
        <w:tab/>
        <w:t>ZHENG Q, XIA X, ZOU X, et al. Codegeex: A pre-trained model for code generation with multilingual benchmarking on humaneval-x; proceedings of the Proceedings of the 29th ACM SIGKDD Conference on Knowledge Discovery and Data Mining, F, 2023 [C].</w:t>
      </w:r>
    </w:p>
    <w:p w:rsidR="0066795B" w:rsidRPr="0066795B" w:rsidRDefault="0066795B" w:rsidP="0066795B">
      <w:pPr>
        <w:pStyle w:val="EndNoteBibliography"/>
        <w:ind w:firstLine="480"/>
        <w:rPr>
          <w:noProof/>
        </w:rPr>
      </w:pPr>
      <w:r w:rsidRPr="0066795B">
        <w:rPr>
          <w:noProof/>
        </w:rPr>
        <w:t>[14]</w:t>
      </w:r>
      <w:r w:rsidRPr="0066795B">
        <w:rPr>
          <w:noProof/>
        </w:rPr>
        <w:tab/>
        <w:t xml:space="preserve">YANG A, YANG B, ZHANG B, et al. Qwen2. 5 technical report [J]. 2024, </w:t>
      </w:r>
    </w:p>
    <w:p w:rsidR="0066795B" w:rsidRPr="0066795B" w:rsidRDefault="0066795B" w:rsidP="0066795B">
      <w:pPr>
        <w:pStyle w:val="EndNoteBibliography"/>
        <w:ind w:firstLine="480"/>
        <w:rPr>
          <w:noProof/>
        </w:rPr>
      </w:pPr>
      <w:r w:rsidRPr="0066795B">
        <w:rPr>
          <w:noProof/>
        </w:rPr>
        <w:t>[15]</w:t>
      </w:r>
      <w:r w:rsidRPr="0066795B">
        <w:rPr>
          <w:noProof/>
        </w:rPr>
        <w:tab/>
        <w:t xml:space="preserve">GUO D, YANG D, ZHANG H, et al. Deepseek-r1: Incentivizing reasoning capability in llms via reinforcement learning [J]. 2025, </w:t>
      </w:r>
    </w:p>
    <w:p w:rsidR="0066795B" w:rsidRPr="0066795B" w:rsidRDefault="0066795B" w:rsidP="0066795B">
      <w:pPr>
        <w:pStyle w:val="EndNoteBibliography"/>
        <w:ind w:firstLine="480"/>
        <w:rPr>
          <w:noProof/>
        </w:rPr>
      </w:pPr>
      <w:r w:rsidRPr="0066795B">
        <w:rPr>
          <w:noProof/>
        </w:rPr>
        <w:t>[16]</w:t>
      </w:r>
      <w:r w:rsidRPr="0066795B">
        <w:rPr>
          <w:noProof/>
        </w:rPr>
        <w:tab/>
        <w:t xml:space="preserve">SHAO Z, WANG P, ZHU Q, et al. Deepseekmath: Pushing the limits of mathematical reasoning in open language models [J]. 2024, </w:t>
      </w:r>
    </w:p>
    <w:p w:rsidR="001352B7" w:rsidRPr="00F60554" w:rsidRDefault="003822A8" w:rsidP="00253C6D">
      <w:pPr>
        <w:ind w:firstLine="480"/>
      </w:pPr>
      <w:r>
        <w:fldChar w:fldCharType="end"/>
      </w:r>
    </w:p>
    <w:sectPr w:rsidR="001352B7" w:rsidRPr="00F60554">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4D0BA1" w:rsidRDefault="004D0BA1">
      <w:pPr>
        <w:spacing w:line="240" w:lineRule="auto"/>
        <w:ind w:firstLine="480"/>
      </w:pPr>
      <w:r>
        <w:separator/>
      </w:r>
    </w:p>
  </w:endnote>
  <w:endnote w:type="continuationSeparator" w:id="0">
    <w:p w:rsidR="004D0BA1" w:rsidRDefault="004D0BA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rsidR="001352B7" w:rsidRDefault="00000000">
        <w:pPr>
          <w:pStyle w:val="a7"/>
          <w:ind w:firstLine="360"/>
          <w:jc w:val="center"/>
        </w:pPr>
        <w:r>
          <w:fldChar w:fldCharType="begin"/>
        </w:r>
        <w:r>
          <w:instrText>PAGE   \* MERGEFORMAT</w:instrText>
        </w:r>
        <w:r>
          <w:fldChar w:fldCharType="separate"/>
        </w:r>
        <w:r>
          <w:rPr>
            <w:lang w:val="zh-CN"/>
          </w:rPr>
          <w:t>2</w:t>
        </w:r>
        <w:r>
          <w:fldChar w:fldCharType="end"/>
        </w:r>
      </w:p>
    </w:sdtContent>
  </w:sdt>
  <w:p w:rsidR="001352B7" w:rsidRDefault="001352B7">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4D0BA1" w:rsidRDefault="004D0BA1">
      <w:pPr>
        <w:ind w:firstLine="480"/>
      </w:pPr>
      <w:r>
        <w:separator/>
      </w:r>
    </w:p>
  </w:footnote>
  <w:footnote w:type="continuationSeparator" w:id="0">
    <w:p w:rsidR="004D0BA1" w:rsidRDefault="004D0BA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2"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688290343">
    <w:abstractNumId w:val="4"/>
  </w:num>
  <w:num w:numId="2" w16cid:durableId="1917933382">
    <w:abstractNumId w:val="3"/>
  </w:num>
  <w:num w:numId="3" w16cid:durableId="1836996432">
    <w:abstractNumId w:val="1"/>
  </w:num>
  <w:num w:numId="4" w16cid:durableId="345447513">
    <w:abstractNumId w:val="2"/>
  </w:num>
  <w:num w:numId="5" w16cid:durableId="15277948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7&lt;/item&gt;&lt;item&gt;8&lt;/item&gt;&lt;item&gt;13&lt;/item&gt;&lt;item&gt;14&lt;/item&gt;&lt;item&gt;17&lt;/item&gt;&lt;item&gt;31&lt;/item&gt;&lt;item&gt;38&lt;/item&gt;&lt;item&gt;39&lt;/item&gt;&lt;item&gt;40&lt;/item&gt;&lt;item&gt;41&lt;/item&gt;&lt;item&gt;42&lt;/item&gt;&lt;item&gt;45&lt;/item&gt;&lt;item&gt;47&lt;/item&gt;&lt;item&gt;48&lt;/item&gt;&lt;item&gt;49&lt;/item&gt;&lt;/record-ids&gt;&lt;/item&gt;&lt;/Libraries&gt;"/>
  </w:docVars>
  <w:rsids>
    <w:rsidRoot w:val="001F556F"/>
    <w:rsid w:val="00004638"/>
    <w:rsid w:val="00021D29"/>
    <w:rsid w:val="00022F2C"/>
    <w:rsid w:val="00024921"/>
    <w:rsid w:val="000308B0"/>
    <w:rsid w:val="00033FC5"/>
    <w:rsid w:val="00036979"/>
    <w:rsid w:val="00036E18"/>
    <w:rsid w:val="00050CB2"/>
    <w:rsid w:val="000554D6"/>
    <w:rsid w:val="00062FC2"/>
    <w:rsid w:val="00066EFC"/>
    <w:rsid w:val="00074091"/>
    <w:rsid w:val="000848FE"/>
    <w:rsid w:val="000A1191"/>
    <w:rsid w:val="000B28A3"/>
    <w:rsid w:val="000B2998"/>
    <w:rsid w:val="000B74E6"/>
    <w:rsid w:val="000D4906"/>
    <w:rsid w:val="000D6BBE"/>
    <w:rsid w:val="000E1BC2"/>
    <w:rsid w:val="000F0212"/>
    <w:rsid w:val="0010250A"/>
    <w:rsid w:val="001035E9"/>
    <w:rsid w:val="00103904"/>
    <w:rsid w:val="00103F31"/>
    <w:rsid w:val="00106E45"/>
    <w:rsid w:val="00112602"/>
    <w:rsid w:val="0012369A"/>
    <w:rsid w:val="0012483B"/>
    <w:rsid w:val="001300ED"/>
    <w:rsid w:val="001352B7"/>
    <w:rsid w:val="0014427A"/>
    <w:rsid w:val="00152080"/>
    <w:rsid w:val="001564D2"/>
    <w:rsid w:val="001849B2"/>
    <w:rsid w:val="00185E1B"/>
    <w:rsid w:val="00191126"/>
    <w:rsid w:val="00197278"/>
    <w:rsid w:val="001A36B6"/>
    <w:rsid w:val="001B2EC9"/>
    <w:rsid w:val="001B6CFA"/>
    <w:rsid w:val="001B6DAD"/>
    <w:rsid w:val="001B705B"/>
    <w:rsid w:val="001C3AB5"/>
    <w:rsid w:val="001C6C05"/>
    <w:rsid w:val="001D107F"/>
    <w:rsid w:val="001D72B7"/>
    <w:rsid w:val="001E4E33"/>
    <w:rsid w:val="001F2720"/>
    <w:rsid w:val="001F4B81"/>
    <w:rsid w:val="001F556F"/>
    <w:rsid w:val="001F773A"/>
    <w:rsid w:val="001F7EEA"/>
    <w:rsid w:val="00200E5F"/>
    <w:rsid w:val="00202CF0"/>
    <w:rsid w:val="00212102"/>
    <w:rsid w:val="002141BC"/>
    <w:rsid w:val="00215139"/>
    <w:rsid w:val="00216A82"/>
    <w:rsid w:val="00222097"/>
    <w:rsid w:val="00235567"/>
    <w:rsid w:val="00236F68"/>
    <w:rsid w:val="00241693"/>
    <w:rsid w:val="00244F85"/>
    <w:rsid w:val="0025172A"/>
    <w:rsid w:val="002523F2"/>
    <w:rsid w:val="00253C6D"/>
    <w:rsid w:val="00253E13"/>
    <w:rsid w:val="00262423"/>
    <w:rsid w:val="00270560"/>
    <w:rsid w:val="00284E14"/>
    <w:rsid w:val="002979C4"/>
    <w:rsid w:val="002B15A0"/>
    <w:rsid w:val="002B3A19"/>
    <w:rsid w:val="002B7FA7"/>
    <w:rsid w:val="002C522B"/>
    <w:rsid w:val="002C56D6"/>
    <w:rsid w:val="002C604D"/>
    <w:rsid w:val="002C6142"/>
    <w:rsid w:val="002D066D"/>
    <w:rsid w:val="002D3AC7"/>
    <w:rsid w:val="002D4093"/>
    <w:rsid w:val="002E39EF"/>
    <w:rsid w:val="002E6727"/>
    <w:rsid w:val="002E6972"/>
    <w:rsid w:val="002F0B79"/>
    <w:rsid w:val="002F3D19"/>
    <w:rsid w:val="002F5374"/>
    <w:rsid w:val="002F53E4"/>
    <w:rsid w:val="002F6A0C"/>
    <w:rsid w:val="003017C1"/>
    <w:rsid w:val="00304D14"/>
    <w:rsid w:val="00316B29"/>
    <w:rsid w:val="00321B46"/>
    <w:rsid w:val="00321DA5"/>
    <w:rsid w:val="0032272F"/>
    <w:rsid w:val="00323313"/>
    <w:rsid w:val="00323AAF"/>
    <w:rsid w:val="00326BE9"/>
    <w:rsid w:val="00345D0A"/>
    <w:rsid w:val="00346FAD"/>
    <w:rsid w:val="00354328"/>
    <w:rsid w:val="00363EA0"/>
    <w:rsid w:val="0037700E"/>
    <w:rsid w:val="00377DD1"/>
    <w:rsid w:val="003822A8"/>
    <w:rsid w:val="00384DA1"/>
    <w:rsid w:val="00391D54"/>
    <w:rsid w:val="00391DB3"/>
    <w:rsid w:val="00393541"/>
    <w:rsid w:val="003A74FF"/>
    <w:rsid w:val="003A76F4"/>
    <w:rsid w:val="003A7A6D"/>
    <w:rsid w:val="003B0320"/>
    <w:rsid w:val="003B13A5"/>
    <w:rsid w:val="003B6737"/>
    <w:rsid w:val="003D0F78"/>
    <w:rsid w:val="003D7290"/>
    <w:rsid w:val="003F1C58"/>
    <w:rsid w:val="003F3FB6"/>
    <w:rsid w:val="00402780"/>
    <w:rsid w:val="0040794B"/>
    <w:rsid w:val="00413DEF"/>
    <w:rsid w:val="00423F08"/>
    <w:rsid w:val="00424E24"/>
    <w:rsid w:val="00426DE4"/>
    <w:rsid w:val="00427FE7"/>
    <w:rsid w:val="00434A26"/>
    <w:rsid w:val="00435627"/>
    <w:rsid w:val="004456A4"/>
    <w:rsid w:val="00450D05"/>
    <w:rsid w:val="0045238A"/>
    <w:rsid w:val="00456BAF"/>
    <w:rsid w:val="004611AE"/>
    <w:rsid w:val="004753E0"/>
    <w:rsid w:val="00486E75"/>
    <w:rsid w:val="00490AAD"/>
    <w:rsid w:val="00491840"/>
    <w:rsid w:val="0049289F"/>
    <w:rsid w:val="00493A6D"/>
    <w:rsid w:val="00495864"/>
    <w:rsid w:val="004966F9"/>
    <w:rsid w:val="004A085D"/>
    <w:rsid w:val="004A73F6"/>
    <w:rsid w:val="004B17E4"/>
    <w:rsid w:val="004B5A92"/>
    <w:rsid w:val="004B5ED1"/>
    <w:rsid w:val="004B7A0C"/>
    <w:rsid w:val="004D0BA1"/>
    <w:rsid w:val="004D26FE"/>
    <w:rsid w:val="004D59CC"/>
    <w:rsid w:val="004E147A"/>
    <w:rsid w:val="004E4708"/>
    <w:rsid w:val="004E6167"/>
    <w:rsid w:val="00507E09"/>
    <w:rsid w:val="0051081B"/>
    <w:rsid w:val="00525B3A"/>
    <w:rsid w:val="00526C36"/>
    <w:rsid w:val="00532F0D"/>
    <w:rsid w:val="0053314E"/>
    <w:rsid w:val="005504CD"/>
    <w:rsid w:val="00555A84"/>
    <w:rsid w:val="00570072"/>
    <w:rsid w:val="005739EC"/>
    <w:rsid w:val="0057515E"/>
    <w:rsid w:val="005817AF"/>
    <w:rsid w:val="00591D8C"/>
    <w:rsid w:val="00593198"/>
    <w:rsid w:val="00595CA3"/>
    <w:rsid w:val="005A1B15"/>
    <w:rsid w:val="005A5B10"/>
    <w:rsid w:val="005A5FCA"/>
    <w:rsid w:val="005A6672"/>
    <w:rsid w:val="005B0ED3"/>
    <w:rsid w:val="005B1883"/>
    <w:rsid w:val="005D680F"/>
    <w:rsid w:val="005E1E77"/>
    <w:rsid w:val="005F381B"/>
    <w:rsid w:val="005F44FF"/>
    <w:rsid w:val="00612191"/>
    <w:rsid w:val="00620B72"/>
    <w:rsid w:val="00627842"/>
    <w:rsid w:val="006325DC"/>
    <w:rsid w:val="00636595"/>
    <w:rsid w:val="006368B5"/>
    <w:rsid w:val="00654FCA"/>
    <w:rsid w:val="0066383C"/>
    <w:rsid w:val="006662C1"/>
    <w:rsid w:val="0066795B"/>
    <w:rsid w:val="00676228"/>
    <w:rsid w:val="00676A36"/>
    <w:rsid w:val="00676ED1"/>
    <w:rsid w:val="0068185F"/>
    <w:rsid w:val="00681A38"/>
    <w:rsid w:val="00681F92"/>
    <w:rsid w:val="006A23CF"/>
    <w:rsid w:val="006A2651"/>
    <w:rsid w:val="006A6B64"/>
    <w:rsid w:val="006B45B1"/>
    <w:rsid w:val="006B4CB2"/>
    <w:rsid w:val="006C2CCA"/>
    <w:rsid w:val="006C6CBF"/>
    <w:rsid w:val="006C7984"/>
    <w:rsid w:val="006D10DE"/>
    <w:rsid w:val="006D4AA5"/>
    <w:rsid w:val="006E0BC0"/>
    <w:rsid w:val="006E1072"/>
    <w:rsid w:val="006E3A99"/>
    <w:rsid w:val="00702FDB"/>
    <w:rsid w:val="007061B9"/>
    <w:rsid w:val="0071141B"/>
    <w:rsid w:val="00714FDB"/>
    <w:rsid w:val="00716D47"/>
    <w:rsid w:val="007216AC"/>
    <w:rsid w:val="00731A5E"/>
    <w:rsid w:val="00734883"/>
    <w:rsid w:val="00740FCE"/>
    <w:rsid w:val="0075250C"/>
    <w:rsid w:val="00757576"/>
    <w:rsid w:val="007617A0"/>
    <w:rsid w:val="00764DF2"/>
    <w:rsid w:val="00781AA0"/>
    <w:rsid w:val="0078368B"/>
    <w:rsid w:val="007838D6"/>
    <w:rsid w:val="007A2954"/>
    <w:rsid w:val="007B5567"/>
    <w:rsid w:val="007B6C62"/>
    <w:rsid w:val="007C371B"/>
    <w:rsid w:val="007C5391"/>
    <w:rsid w:val="007C6365"/>
    <w:rsid w:val="007D08D6"/>
    <w:rsid w:val="007D430D"/>
    <w:rsid w:val="007E3E89"/>
    <w:rsid w:val="007E6756"/>
    <w:rsid w:val="007E74F5"/>
    <w:rsid w:val="00804A71"/>
    <w:rsid w:val="0081061E"/>
    <w:rsid w:val="00812D5B"/>
    <w:rsid w:val="00815BE1"/>
    <w:rsid w:val="008164AA"/>
    <w:rsid w:val="00820F3E"/>
    <w:rsid w:val="00827A72"/>
    <w:rsid w:val="00833F03"/>
    <w:rsid w:val="00834394"/>
    <w:rsid w:val="008371E0"/>
    <w:rsid w:val="008375A2"/>
    <w:rsid w:val="00843C83"/>
    <w:rsid w:val="00844FBE"/>
    <w:rsid w:val="0085341F"/>
    <w:rsid w:val="00854816"/>
    <w:rsid w:val="008562E5"/>
    <w:rsid w:val="0085661D"/>
    <w:rsid w:val="00865339"/>
    <w:rsid w:val="008712BE"/>
    <w:rsid w:val="008713E5"/>
    <w:rsid w:val="008723FE"/>
    <w:rsid w:val="008761C9"/>
    <w:rsid w:val="00887894"/>
    <w:rsid w:val="008C1508"/>
    <w:rsid w:val="008C6AD9"/>
    <w:rsid w:val="008D6622"/>
    <w:rsid w:val="008D74E9"/>
    <w:rsid w:val="008D7860"/>
    <w:rsid w:val="008E24FB"/>
    <w:rsid w:val="008F4BDC"/>
    <w:rsid w:val="0091019D"/>
    <w:rsid w:val="00910703"/>
    <w:rsid w:val="009113F4"/>
    <w:rsid w:val="0093465D"/>
    <w:rsid w:val="00937DDE"/>
    <w:rsid w:val="00940A08"/>
    <w:rsid w:val="00950132"/>
    <w:rsid w:val="009516D2"/>
    <w:rsid w:val="009518E7"/>
    <w:rsid w:val="009545CE"/>
    <w:rsid w:val="00965E42"/>
    <w:rsid w:val="0096710B"/>
    <w:rsid w:val="00967348"/>
    <w:rsid w:val="00977318"/>
    <w:rsid w:val="009779AD"/>
    <w:rsid w:val="00981CA5"/>
    <w:rsid w:val="0098226F"/>
    <w:rsid w:val="00986494"/>
    <w:rsid w:val="009931C6"/>
    <w:rsid w:val="009A44B2"/>
    <w:rsid w:val="009A4E97"/>
    <w:rsid w:val="009B1026"/>
    <w:rsid w:val="009B2D79"/>
    <w:rsid w:val="009B316B"/>
    <w:rsid w:val="009C1CB3"/>
    <w:rsid w:val="009C37DB"/>
    <w:rsid w:val="009C40F2"/>
    <w:rsid w:val="009D225E"/>
    <w:rsid w:val="009D55B4"/>
    <w:rsid w:val="009E4293"/>
    <w:rsid w:val="009F1AD4"/>
    <w:rsid w:val="009F7E40"/>
    <w:rsid w:val="00A02BFB"/>
    <w:rsid w:val="00A1158E"/>
    <w:rsid w:val="00A124B8"/>
    <w:rsid w:val="00A170C4"/>
    <w:rsid w:val="00A20D0E"/>
    <w:rsid w:val="00A2169F"/>
    <w:rsid w:val="00A218BF"/>
    <w:rsid w:val="00A27347"/>
    <w:rsid w:val="00A27EA4"/>
    <w:rsid w:val="00A42AD9"/>
    <w:rsid w:val="00A43674"/>
    <w:rsid w:val="00A438E5"/>
    <w:rsid w:val="00A535B5"/>
    <w:rsid w:val="00A547A3"/>
    <w:rsid w:val="00A57836"/>
    <w:rsid w:val="00A64D66"/>
    <w:rsid w:val="00A701B6"/>
    <w:rsid w:val="00A81B24"/>
    <w:rsid w:val="00A85CC1"/>
    <w:rsid w:val="00A9268A"/>
    <w:rsid w:val="00AA0916"/>
    <w:rsid w:val="00AA2524"/>
    <w:rsid w:val="00AD03C8"/>
    <w:rsid w:val="00AD4F07"/>
    <w:rsid w:val="00AD6FCE"/>
    <w:rsid w:val="00AD7098"/>
    <w:rsid w:val="00AD7A86"/>
    <w:rsid w:val="00B013F7"/>
    <w:rsid w:val="00B048F6"/>
    <w:rsid w:val="00B25C6B"/>
    <w:rsid w:val="00B351B3"/>
    <w:rsid w:val="00B37103"/>
    <w:rsid w:val="00B52847"/>
    <w:rsid w:val="00B55F3D"/>
    <w:rsid w:val="00B609F2"/>
    <w:rsid w:val="00B70E26"/>
    <w:rsid w:val="00B720B2"/>
    <w:rsid w:val="00B72180"/>
    <w:rsid w:val="00B7358F"/>
    <w:rsid w:val="00B76971"/>
    <w:rsid w:val="00B77FBA"/>
    <w:rsid w:val="00B86E04"/>
    <w:rsid w:val="00B92750"/>
    <w:rsid w:val="00B95EAA"/>
    <w:rsid w:val="00BA0F32"/>
    <w:rsid w:val="00BA3DCB"/>
    <w:rsid w:val="00BA4725"/>
    <w:rsid w:val="00BA4ABA"/>
    <w:rsid w:val="00BA4F16"/>
    <w:rsid w:val="00BB5310"/>
    <w:rsid w:val="00BB6C8F"/>
    <w:rsid w:val="00BD45CC"/>
    <w:rsid w:val="00BE558D"/>
    <w:rsid w:val="00BF3F4F"/>
    <w:rsid w:val="00C015F8"/>
    <w:rsid w:val="00C10445"/>
    <w:rsid w:val="00C12731"/>
    <w:rsid w:val="00C17FED"/>
    <w:rsid w:val="00C36656"/>
    <w:rsid w:val="00C47BFA"/>
    <w:rsid w:val="00C600E7"/>
    <w:rsid w:val="00C617AD"/>
    <w:rsid w:val="00C61EF5"/>
    <w:rsid w:val="00C73AAF"/>
    <w:rsid w:val="00C741C6"/>
    <w:rsid w:val="00C7576B"/>
    <w:rsid w:val="00C82829"/>
    <w:rsid w:val="00C839D7"/>
    <w:rsid w:val="00C860C3"/>
    <w:rsid w:val="00C86388"/>
    <w:rsid w:val="00C86716"/>
    <w:rsid w:val="00C92A2F"/>
    <w:rsid w:val="00CA0CC0"/>
    <w:rsid w:val="00CA1F3B"/>
    <w:rsid w:val="00CA2751"/>
    <w:rsid w:val="00CA7342"/>
    <w:rsid w:val="00CC4702"/>
    <w:rsid w:val="00CC624D"/>
    <w:rsid w:val="00CD0C61"/>
    <w:rsid w:val="00CD3249"/>
    <w:rsid w:val="00CD3DC2"/>
    <w:rsid w:val="00CE4D66"/>
    <w:rsid w:val="00CE5A51"/>
    <w:rsid w:val="00CF44C9"/>
    <w:rsid w:val="00CF5D9F"/>
    <w:rsid w:val="00D03726"/>
    <w:rsid w:val="00D2148F"/>
    <w:rsid w:val="00D431A3"/>
    <w:rsid w:val="00D43457"/>
    <w:rsid w:val="00D45E2C"/>
    <w:rsid w:val="00D51E35"/>
    <w:rsid w:val="00D538FF"/>
    <w:rsid w:val="00D553C9"/>
    <w:rsid w:val="00D60B86"/>
    <w:rsid w:val="00D60C7D"/>
    <w:rsid w:val="00D72236"/>
    <w:rsid w:val="00D74FF8"/>
    <w:rsid w:val="00D91A61"/>
    <w:rsid w:val="00D94767"/>
    <w:rsid w:val="00DB3E06"/>
    <w:rsid w:val="00DC1AC4"/>
    <w:rsid w:val="00DC1C2C"/>
    <w:rsid w:val="00DC2CCD"/>
    <w:rsid w:val="00DC41F7"/>
    <w:rsid w:val="00DD38FA"/>
    <w:rsid w:val="00DE10D7"/>
    <w:rsid w:val="00DE6791"/>
    <w:rsid w:val="00DF0624"/>
    <w:rsid w:val="00DF42E5"/>
    <w:rsid w:val="00DF7F29"/>
    <w:rsid w:val="00E049E2"/>
    <w:rsid w:val="00E073A3"/>
    <w:rsid w:val="00E11836"/>
    <w:rsid w:val="00E24583"/>
    <w:rsid w:val="00E27C44"/>
    <w:rsid w:val="00E3746A"/>
    <w:rsid w:val="00E41A95"/>
    <w:rsid w:val="00E5291F"/>
    <w:rsid w:val="00E53D39"/>
    <w:rsid w:val="00E61385"/>
    <w:rsid w:val="00E65F68"/>
    <w:rsid w:val="00E75C11"/>
    <w:rsid w:val="00E94BAC"/>
    <w:rsid w:val="00E96E8D"/>
    <w:rsid w:val="00E97417"/>
    <w:rsid w:val="00EB4966"/>
    <w:rsid w:val="00EB59E7"/>
    <w:rsid w:val="00EC3F42"/>
    <w:rsid w:val="00EF078E"/>
    <w:rsid w:val="00EF19DD"/>
    <w:rsid w:val="00EF4227"/>
    <w:rsid w:val="00F07254"/>
    <w:rsid w:val="00F12D84"/>
    <w:rsid w:val="00F2159F"/>
    <w:rsid w:val="00F22569"/>
    <w:rsid w:val="00F25C08"/>
    <w:rsid w:val="00F25C4F"/>
    <w:rsid w:val="00F40787"/>
    <w:rsid w:val="00F42FED"/>
    <w:rsid w:val="00F4483E"/>
    <w:rsid w:val="00F60554"/>
    <w:rsid w:val="00F60EB5"/>
    <w:rsid w:val="00F61BB1"/>
    <w:rsid w:val="00F65B41"/>
    <w:rsid w:val="00F7126E"/>
    <w:rsid w:val="00F83B8A"/>
    <w:rsid w:val="00F86359"/>
    <w:rsid w:val="00F90725"/>
    <w:rsid w:val="00FA20B2"/>
    <w:rsid w:val="00FA53E0"/>
    <w:rsid w:val="00FB3BD7"/>
    <w:rsid w:val="00FB43B4"/>
    <w:rsid w:val="00FB7F78"/>
    <w:rsid w:val="00FC59F1"/>
    <w:rsid w:val="00FD0195"/>
    <w:rsid w:val="00FD2E6D"/>
    <w:rsid w:val="00FE6B32"/>
    <w:rsid w:val="00FE78AA"/>
    <w:rsid w:val="00FE7EF0"/>
    <w:rsid w:val="00FF4E4B"/>
    <w:rsid w:val="00FF5FE1"/>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AB5658"/>
  <w15:docId w15:val="{D608773A-18AB-4BA0-ABE2-0C51E5437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wordWrap w:val="0"/>
      <w:overflowPunct w:val="0"/>
      <w:autoSpaceDE w:val="0"/>
      <w:autoSpaceDN w:val="0"/>
      <w:spacing w:line="360" w:lineRule="auto"/>
      <w:ind w:firstLineChars="200" w:firstLine="200"/>
      <w:jc w:val="both"/>
    </w:pPr>
    <w:rPr>
      <w:kern w:val="2"/>
      <w:sz w:val="24"/>
      <w:szCs w:val="24"/>
    </w:rPr>
  </w:style>
  <w:style w:type="paragraph" w:styleId="1">
    <w:name w:val="heading 1"/>
    <w:basedOn w:val="a0"/>
    <w:next w:val="a"/>
    <w:link w:val="10"/>
    <w:qFormat/>
    <w:rsid w:val="004A085D"/>
    <w:pPr>
      <w:keepNext/>
      <w:keepLines/>
      <w:spacing w:before="340" w:after="330" w:line="240" w:lineRule="auto"/>
    </w:pPr>
    <w:rPr>
      <w:rFonts w:eastAsia="黑体"/>
      <w:b w:val="0"/>
      <w:kern w:val="44"/>
      <w:sz w:val="30"/>
    </w:rPr>
  </w:style>
  <w:style w:type="paragraph" w:styleId="2">
    <w:name w:val="heading 2"/>
    <w:basedOn w:val="1"/>
    <w:next w:val="a"/>
    <w:link w:val="20"/>
    <w:qFormat/>
    <w:rsid w:val="00937DDE"/>
    <w:pPr>
      <w:spacing w:before="260" w:after="260" w:line="413" w:lineRule="auto"/>
      <w:ind w:firstLineChars="0" w:firstLine="0"/>
      <w:jc w:val="left"/>
      <w:outlineLvl w:val="1"/>
    </w:pPr>
    <w:rPr>
      <w:rFonts w:ascii="Times New Roman" w:eastAsiaTheme="minorEastAsia" w:hAnsi="Times New Roman"/>
      <w:b/>
      <w:sz w:val="28"/>
    </w:rPr>
  </w:style>
  <w:style w:type="paragraph" w:styleId="3">
    <w:name w:val="heading 3"/>
    <w:basedOn w:val="a"/>
    <w:next w:val="a"/>
    <w:link w:val="30"/>
    <w:qFormat/>
    <w:pPr>
      <w:keepNext/>
      <w:keepLines/>
      <w:spacing w:before="260" w:after="260" w:line="413" w:lineRule="auto"/>
      <w:ind w:firstLineChars="0" w:firstLine="0"/>
      <w:outlineLvl w:val="2"/>
    </w:pPr>
    <w:rPr>
      <w:rFonts w:eastAsia="楷体"/>
      <w:b/>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wordWrap/>
      <w:overflowPunct/>
      <w:autoSpaceDE/>
      <w:autoSpaceDN/>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937DDE"/>
    <w:rPr>
      <w:rFonts w:eastAsiaTheme="minorEastAsia"/>
      <w:b/>
      <w:kern w:val="44"/>
      <w:sz w:val="28"/>
      <w:szCs w:val="24"/>
    </w:rPr>
  </w:style>
  <w:style w:type="character" w:customStyle="1" w:styleId="30">
    <w:name w:val="标题 3 字符"/>
    <w:link w:val="3"/>
    <w:qFormat/>
    <w:rPr>
      <w:rFonts w:eastAsia="楷体"/>
      <w:b/>
      <w:kern w:val="2"/>
      <w:sz w:val="24"/>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wordWrap/>
      <w:overflowPunct/>
      <w:autoSpaceDE/>
      <w:autoSpaceDN/>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4A085D"/>
    <w:rPr>
      <w:rFonts w:ascii="Arial" w:eastAsia="黑体" w:hAnsi="Arial"/>
      <w:kern w:val="44"/>
      <w:sz w:val="3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0</Pages>
  <Words>2502</Words>
  <Characters>14267</Characters>
  <Application>Microsoft Office Word</Application>
  <DocSecurity>0</DocSecurity>
  <Lines>118</Lines>
  <Paragraphs>33</Paragraphs>
  <ScaleCrop>false</ScaleCrop>
  <Company>Microsoft</Company>
  <LinksUpToDate>false</LinksUpToDate>
  <CharactersWithSpaces>16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creator>User</dc:creator>
  <cp:lastModifiedBy>Brench Sake</cp:lastModifiedBy>
  <cp:revision>32</cp:revision>
  <dcterms:created xsi:type="dcterms:W3CDTF">2010-09-01T14:58:00Z</dcterms:created>
  <dcterms:modified xsi:type="dcterms:W3CDTF">2025-03-1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